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688A4CA" w14:textId="799DB28C" w:rsidR="001070B6" w:rsidRPr="00B93554" w:rsidRDefault="00B93554">
      <w:pPr>
        <w:rPr>
          <w:rFonts w:asciiTheme="minorHAnsi" w:hAnsiTheme="minorHAnsi"/>
          <w:b/>
          <w:color w:val="000000" w:themeColor="text1"/>
        </w:rPr>
      </w:pPr>
      <w:r w:rsidRPr="00B93554">
        <w:rPr>
          <w:rFonts w:asciiTheme="minorHAnsi" w:hAnsiTheme="minorHAnsi"/>
          <w:b/>
          <w:color w:val="000000" w:themeColor="text1"/>
        </w:rPr>
        <w:t>Supplementary Material 1 – Assessment Items</w:t>
      </w:r>
    </w:p>
    <w:p w14:paraId="4688A4CB" w14:textId="66332615" w:rsidR="0088136B" w:rsidRDefault="0088136B">
      <w:pPr>
        <w:rPr>
          <w:rFonts w:asciiTheme="minorHAnsi" w:hAnsiTheme="minorHAnsi"/>
          <w:sz w:val="22"/>
          <w:szCs w:val="22"/>
        </w:rPr>
      </w:pPr>
    </w:p>
    <w:p w14:paraId="5348EFDC" w14:textId="77777777" w:rsidR="001A1D04" w:rsidRDefault="001A1D04">
      <w:pPr>
        <w:rPr>
          <w:rFonts w:asciiTheme="minorHAnsi" w:hAnsiTheme="minorHAnsi"/>
          <w:sz w:val="22"/>
          <w:szCs w:val="22"/>
        </w:rPr>
      </w:pPr>
    </w:p>
    <w:tbl>
      <w:tblPr>
        <w:tblW w:w="4966" w:type="pct"/>
        <w:tblLayout w:type="fixed"/>
        <w:tblLook w:val="04A0" w:firstRow="1" w:lastRow="0" w:firstColumn="1" w:lastColumn="0" w:noHBand="0" w:noVBand="1"/>
      </w:tblPr>
      <w:tblGrid>
        <w:gridCol w:w="5301"/>
        <w:gridCol w:w="8562"/>
      </w:tblGrid>
      <w:tr w:rsidR="00B93554" w:rsidRPr="001B721D" w14:paraId="7163F882" w14:textId="77777777" w:rsidTr="00B93554">
        <w:trPr>
          <w:trHeight w:val="317"/>
        </w:trPr>
        <w:tc>
          <w:tcPr>
            <w:tcW w:w="1912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23E44D0" w14:textId="183076BF" w:rsidR="00B93554" w:rsidRPr="00B93554" w:rsidRDefault="00EA13ED" w:rsidP="00EA13ED">
            <w:pPr>
              <w:pStyle w:val="ListParagraph"/>
              <w:spacing w:before="60" w:after="60"/>
              <w:ind w:left="0"/>
              <w:rPr>
                <w:rFonts w:asciiTheme="minorHAnsi" w:hAnsiTheme="minorHAnsi"/>
                <w:b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sz w:val="22"/>
                <w:szCs w:val="22"/>
              </w:rPr>
              <w:t>Treatment</w:t>
            </w:r>
            <w:r w:rsidR="00B93554" w:rsidRPr="00B93554">
              <w:rPr>
                <w:rFonts w:asciiTheme="minorHAnsi" w:hAnsiTheme="minorHAnsi"/>
                <w:b/>
                <w:sz w:val="22"/>
                <w:szCs w:val="22"/>
              </w:rPr>
              <w:t>-seeking</w:t>
            </w:r>
            <w:r w:rsidR="00B93554">
              <w:rPr>
                <w:rFonts w:asciiTheme="minorHAnsi" w:hAnsiTheme="minorHAnsi"/>
                <w:b/>
                <w:sz w:val="22"/>
                <w:szCs w:val="22"/>
              </w:rPr>
              <w:t xml:space="preserve"> intention</w:t>
            </w:r>
          </w:p>
        </w:tc>
        <w:tc>
          <w:tcPr>
            <w:tcW w:w="30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E28062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</w:tr>
      <w:tr w:rsidR="00B93554" w:rsidRPr="001B721D" w14:paraId="6153F94F" w14:textId="77777777" w:rsidTr="001A1D04">
        <w:trPr>
          <w:trHeight w:val="397"/>
        </w:trPr>
        <w:tc>
          <w:tcPr>
            <w:tcW w:w="1912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4AEB9EF" w14:textId="21F060AE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>Your plans to seek help</w:t>
            </w:r>
          </w:p>
        </w:tc>
        <w:tc>
          <w:tcPr>
            <w:tcW w:w="30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1FB448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I don’t plan to get help </w:t>
            </w:r>
          </w:p>
        </w:tc>
      </w:tr>
      <w:tr w:rsidR="00B93554" w:rsidRPr="001B721D" w14:paraId="67D033E9" w14:textId="77777777" w:rsidTr="001A1D04">
        <w:trPr>
          <w:trHeight w:val="397"/>
        </w:trPr>
        <w:tc>
          <w:tcPr>
            <w:tcW w:w="1912" w:type="pct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6D902CA7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  <w:tc>
          <w:tcPr>
            <w:tcW w:w="30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0E0485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I am already receiving help</w:t>
            </w:r>
          </w:p>
        </w:tc>
      </w:tr>
      <w:tr w:rsidR="00B93554" w:rsidRPr="001B721D" w14:paraId="166B3214" w14:textId="77777777" w:rsidTr="001A1D04">
        <w:trPr>
          <w:trHeight w:val="397"/>
        </w:trPr>
        <w:tc>
          <w:tcPr>
            <w:tcW w:w="1912" w:type="pct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39646A6E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  <w:tc>
          <w:tcPr>
            <w:tcW w:w="3088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5C53D04E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I plan to get help in the next week</w:t>
            </w:r>
          </w:p>
        </w:tc>
      </w:tr>
      <w:tr w:rsidR="00B93554" w:rsidRPr="001B721D" w14:paraId="3DE6D729" w14:textId="77777777" w:rsidTr="001A1D04">
        <w:trPr>
          <w:trHeight w:val="397"/>
        </w:trPr>
        <w:tc>
          <w:tcPr>
            <w:tcW w:w="1912" w:type="pct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96CF8C4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  <w:tc>
          <w:tcPr>
            <w:tcW w:w="30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904654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I plan to get help in the next month</w:t>
            </w:r>
          </w:p>
        </w:tc>
      </w:tr>
      <w:tr w:rsidR="00B93554" w:rsidRPr="001B721D" w14:paraId="35C997EA" w14:textId="77777777" w:rsidTr="001A1D04">
        <w:trPr>
          <w:trHeight w:val="397"/>
        </w:trPr>
        <w:tc>
          <w:tcPr>
            <w:tcW w:w="1912" w:type="pct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5BD92725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  <w:tc>
          <w:tcPr>
            <w:tcW w:w="30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BF9BD2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I plan to get help in the next three months </w:t>
            </w:r>
          </w:p>
        </w:tc>
      </w:tr>
      <w:tr w:rsidR="00B93554" w:rsidRPr="001B721D" w14:paraId="2D87A04E" w14:textId="77777777" w:rsidTr="001A1D04">
        <w:trPr>
          <w:trHeight w:val="397"/>
        </w:trPr>
        <w:tc>
          <w:tcPr>
            <w:tcW w:w="1912" w:type="pct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11D5B092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  <w:tc>
          <w:tcPr>
            <w:tcW w:w="3088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DE38C3B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I plan to get help sometime after three months</w:t>
            </w:r>
          </w:p>
        </w:tc>
      </w:tr>
      <w:tr w:rsidR="00B93554" w:rsidRPr="001B721D" w14:paraId="1E9B4179" w14:textId="77777777" w:rsidTr="001A1D04">
        <w:trPr>
          <w:trHeight w:val="397"/>
        </w:trPr>
        <w:tc>
          <w:tcPr>
            <w:tcW w:w="1912" w:type="pct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71DA741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</w:p>
        </w:tc>
        <w:tc>
          <w:tcPr>
            <w:tcW w:w="3088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57A63710" w14:textId="77777777" w:rsidR="00B93554" w:rsidRPr="001B721D" w:rsidRDefault="00B93554" w:rsidP="00B93554">
            <w:pPr>
              <w:pStyle w:val="ListParagraph"/>
              <w:spacing w:before="60" w:after="60"/>
              <w:ind w:left="360"/>
              <w:rPr>
                <w:rFonts w:asciiTheme="minorHAnsi" w:hAnsiTheme="minorHAnsi"/>
                <w:sz w:val="22"/>
                <w:szCs w:val="22"/>
                <w:lang w:val="en-AU"/>
              </w:rPr>
            </w:pP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sym w:font="Wingdings" w:char="F06F"/>
            </w:r>
            <w:r w:rsidRPr="001B721D">
              <w:rPr>
                <w:rFonts w:asciiTheme="minorHAnsi" w:hAnsiTheme="minorHAnsi"/>
                <w:sz w:val="22"/>
                <w:szCs w:val="22"/>
                <w:lang w:val="en-AU"/>
              </w:rPr>
              <w:t xml:space="preserve"> other</w:t>
            </w:r>
          </w:p>
        </w:tc>
      </w:tr>
    </w:tbl>
    <w:p w14:paraId="2D2F4AEC" w14:textId="234179F5" w:rsidR="00B93554" w:rsidRPr="00B93554" w:rsidRDefault="00B93554">
      <w:pPr>
        <w:rPr>
          <w:rFonts w:asciiTheme="minorHAnsi" w:hAnsiTheme="minorHAnsi"/>
          <w:sz w:val="22"/>
          <w:szCs w:val="22"/>
        </w:rPr>
      </w:pPr>
    </w:p>
    <w:p w14:paraId="4A04364B" w14:textId="77777777" w:rsidR="00B93554" w:rsidRPr="00B93554" w:rsidRDefault="00B93554">
      <w:pPr>
        <w:rPr>
          <w:rFonts w:asciiTheme="minorHAnsi" w:hAnsiTheme="minorHAnsi"/>
          <w:sz w:val="22"/>
          <w:szCs w:val="22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EA13ED" w:rsidRPr="0088136B" w14:paraId="663354CF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BDF405" w14:textId="0824F00E" w:rsidR="00EA13ED" w:rsidRPr="00B93554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Disordered Eating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64731AB" w14:textId="77777777" w:rsidR="00EA13ED" w:rsidRPr="00697907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4493C65" w14:textId="77777777" w:rsidR="00EA13ED" w:rsidRPr="00697907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89ECF45" w14:textId="77777777" w:rsidR="00EA13ED" w:rsidRPr="00697907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F828F6F" w14:textId="77777777" w:rsidR="00EA13ED" w:rsidRPr="00697907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EC5A1D0" w14:textId="77777777" w:rsidR="00EA13ED" w:rsidRDefault="00EA13ED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EDD9895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337BEB" w:rsidRPr="0088136B" w14:paraId="4688A4DD" w14:textId="633388E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4D8" w14:textId="2AF4F834" w:rsidR="00337BEB" w:rsidRPr="00B93554" w:rsidRDefault="00337BEB" w:rsidP="00EA13E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 xml:space="preserve">Dietary </w:t>
            </w:r>
            <w:r w:rsidR="00EA13ED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r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estrain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BA3DE69" w14:textId="0D9AC2D4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E8E959C" w14:textId="6923A0A6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B6241CA" w14:textId="6B5FD6C5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FFEBF2D" w14:textId="2EB2D6E0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D393D2B" w14:textId="12E41072" w:rsidR="00337BEB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B17E7A0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337BEB" w:rsidRPr="0088136B" w14:paraId="6F4C0ED7" w14:textId="53A70FD4" w:rsidTr="00C7064D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EC3318" w14:textId="2789B70B" w:rsidR="00337BEB" w:rsidRPr="00337BEB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 w:rsidRPr="00337BEB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Item</w:t>
            </w:r>
          </w:p>
        </w:tc>
        <w:tc>
          <w:tcPr>
            <w:tcW w:w="552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5AC2693C" w14:textId="737D7B98" w:rsidR="00337BEB" w:rsidRPr="00337BEB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337BEB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Response options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FFFF5F6" w14:textId="66EFC6D5" w:rsidR="00337BEB" w:rsidRPr="00337BEB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B171F91" w14:textId="6A8A2020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/>
                <w:color w:val="000000" w:themeColor="text1"/>
                <w:sz w:val="20"/>
                <w:szCs w:val="20"/>
                <w:lang w:val="en-AU"/>
              </w:rPr>
              <w:t>Adapted from</w:t>
            </w:r>
          </w:p>
        </w:tc>
      </w:tr>
      <w:tr w:rsidR="00337BEB" w:rsidRPr="0088136B" w14:paraId="4688A4E3" w14:textId="2AA201FC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4DE" w14:textId="77777777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been trying to limit the amount of food I eat to influence my weight, shape, or siz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812C6BB" w14:textId="72BF7A31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4A13721" w14:textId="6F77164D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B18C087" w14:textId="6ED9734E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DD54F31" w14:textId="573B618C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67FA78D" w14:textId="47659901" w:rsidR="00337BEB" w:rsidRPr="00697907" w:rsidRDefault="00337BEB" w:rsidP="00697907">
            <w:pPr>
              <w:widowControl/>
              <w:autoSpaceDE/>
              <w:autoSpaceDN/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432F405" w14:textId="0C83A9CD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 xml:space="preserve">Eating Disorder Examination Questionnaire </w:t>
            </w:r>
          </w:p>
        </w:tc>
      </w:tr>
      <w:tr w:rsidR="00337BEB" w:rsidRPr="0088136B" w14:paraId="4688A4EF" w14:textId="4A0BD64C" w:rsidTr="004567FA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4EA" w14:textId="77777777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hardly eaten anything at all for periods of time (e.g., fasted or skipped meals), to influence my weight, shape or siz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087864F" w14:textId="12E7C15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0F8EBAA" w14:textId="376F37D8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361E36E" w14:textId="58CF3162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4679854" w14:textId="331211A3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96064D3" w14:textId="1AD062A8" w:rsidR="00337BEB" w:rsidRPr="00697907" w:rsidRDefault="00337BEB" w:rsidP="00697907">
            <w:pPr>
              <w:widowControl/>
              <w:autoSpaceDE/>
              <w:autoSpaceDN/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3290C28" w14:textId="1086D1E5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Eating Disorder Examination Questionnaire</w:t>
            </w:r>
          </w:p>
        </w:tc>
      </w:tr>
      <w:tr w:rsidR="00337BEB" w:rsidRPr="0088136B" w14:paraId="4688A4FB" w14:textId="2DAEDA11" w:rsidTr="004567FA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4F6" w14:textId="7FC46344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tried to exclude (e.g., not eat) foods that I like in order to influence my weight, shape, or siz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BA31583" w14:textId="08C2BCC0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A07F045" w14:textId="0CC51D1D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52C25E4" w14:textId="294A3938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E02F732" w14:textId="37D9A169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34CE088" w14:textId="229720C1" w:rsidR="00337BEB" w:rsidRPr="00697907" w:rsidRDefault="00337BEB" w:rsidP="00697907">
            <w:pPr>
              <w:widowControl/>
              <w:autoSpaceDE/>
              <w:autoSpaceDN/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7F077DF" w14:textId="1F2EFA83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Eating Disorder Examination Questionnaire</w:t>
            </w:r>
          </w:p>
        </w:tc>
      </w:tr>
      <w:tr w:rsidR="00337BEB" w:rsidRPr="0088136B" w14:paraId="4688A507" w14:textId="090CECB2" w:rsidTr="004567FA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02" w14:textId="77777777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followed strict food rules or dieting plans that dictate what, when, and/or how much to eat to influence my weight, shape, or siz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079DBC7" w14:textId="63C7F4E2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709C262" w14:textId="7238C763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57930A4" w14:textId="253D255B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77AAF93" w14:textId="157EADAE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22AE90A" w14:textId="35DE0CA0" w:rsidR="00337BEB" w:rsidRPr="00697907" w:rsidRDefault="00337BEB" w:rsidP="00697907">
            <w:pPr>
              <w:widowControl/>
              <w:autoSpaceDE/>
              <w:autoSpaceDN/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FE11CAA" w14:textId="2E2A8EA2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Intuitive Eating Scale</w:t>
            </w:r>
          </w:p>
        </w:tc>
      </w:tr>
      <w:tr w:rsidR="00337BEB" w:rsidRPr="0088136B" w14:paraId="4688A50D" w14:textId="3C5119B9" w:rsidTr="004567FA">
        <w:trPr>
          <w:trHeight w:val="15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08" w14:textId="77777777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59635A9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80BFFA6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74F6916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C9DE9A5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F345D33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E54A7C0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337BEB" w:rsidRPr="0088136B" w14:paraId="4688A513" w14:textId="45D0A306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0E" w14:textId="342C9DBD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B</w:t>
            </w:r>
            <w:r w:rsidR="00EA13ED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inge e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ating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408E66B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937A0F8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C0CBD69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9C9F1AE" w14:textId="77777777" w:rsidR="00337BEB" w:rsidRPr="00697907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C02CECB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00AF704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519" w14:textId="6C84B683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14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eaten really large amounts of food in one go (what others would think is unusually large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8974ED6" w14:textId="455213F3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27AA653" w14:textId="78D43D49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713347E" w14:textId="0140002D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A34C165" w14:textId="0F536C22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3B045CF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A5AB06F" w14:textId="0432D6DF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Binge Eating Scale;</w:t>
            </w: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 xml:space="preserve"> Eating Disorder Examination Questionnaire</w:t>
            </w:r>
          </w:p>
        </w:tc>
      </w:tr>
      <w:tr w:rsidR="00C7064D" w:rsidRPr="0088136B" w14:paraId="4688A525" w14:textId="308B2CC8" w:rsidTr="004567FA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20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feel totally unable to control my urges to eat. I have a fear of not being able to stop eating voluntaril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BC24DC3" w14:textId="0E680728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E8954DF" w14:textId="47E74E5A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007FB41" w14:textId="0FB5B976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F2175A4" w14:textId="4998AF18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2BF2DB56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641BA30" w14:textId="4A27A2A4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Binge Eating Scale</w:t>
            </w:r>
          </w:p>
        </w:tc>
      </w:tr>
      <w:tr w:rsidR="00C7064D" w:rsidRPr="0088136B" w14:paraId="4688A531" w14:textId="67AD9522" w:rsidTr="004567FA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2C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eaten really large amounts of food in one go (unusually large) and felt that I could not stop eating or control what or how much I was eating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6A24F17" w14:textId="018213A6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172944D" w14:textId="7638784E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1817C99" w14:textId="6F6C4098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57F98BD" w14:textId="26F70121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697907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697907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2CE83C0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93F1762" w14:textId="0F954BAF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Binge Eating Scale;</w:t>
            </w: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 xml:space="preserve"> Eating Disorder Examination Questionnaire</w:t>
            </w: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 xml:space="preserve"> </w:t>
            </w:r>
          </w:p>
        </w:tc>
      </w:tr>
      <w:tr w:rsidR="00337BEB" w:rsidRPr="0088136B" w14:paraId="4688A537" w14:textId="27B77D2E" w:rsidTr="004567FA">
        <w:trPr>
          <w:trHeight w:val="165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32" w14:textId="77777777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FBACEAB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F6A306B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0C14B4F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D6D88C0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ED25A5C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54A145F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</w:tbl>
    <w:p w14:paraId="2BE0A97E" w14:textId="2A107B25" w:rsidR="00EA13ED" w:rsidRDefault="00EA13ED"/>
    <w:p w14:paraId="65206B14" w14:textId="77777777" w:rsidR="00EA13ED" w:rsidRDefault="00EA13ED" w:rsidP="00EA13ED"/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EA13ED" w:rsidRPr="0088136B" w14:paraId="2C42668D" w14:textId="77777777" w:rsidTr="002C273D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8D2A2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 w:rsidRPr="00287FBF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Body control and change behaviou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87547B2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64C765E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E65D3FA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3822A3D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39B28EC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27DB982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EA13ED" w:rsidRPr="0088136B" w14:paraId="752BE45C" w14:textId="77777777" w:rsidTr="002C273D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64FD27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tried to control my weight, shape, or size by making myself sick (vomit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F50880C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F802E1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376151B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4148F57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3CBD0F9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D1CCE87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Eating Disorder Examination – Questionnaire – Short Form</w:t>
            </w:r>
          </w:p>
        </w:tc>
      </w:tr>
      <w:tr w:rsidR="00EA13ED" w:rsidRPr="0088136B" w14:paraId="1367014C" w14:textId="77777777" w:rsidTr="002C273D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E49D07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tried to control my weight, shape, or size by using laxatives and/or diuretic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068D5E7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0E30040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F8D3825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7AFB352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A7F0187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56A8B18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Eating Disorder Examination – Questionnaire – Short Form</w:t>
            </w:r>
          </w:p>
        </w:tc>
      </w:tr>
      <w:tr w:rsidR="00EA13ED" w:rsidRPr="0088136B" w14:paraId="109485D4" w14:textId="77777777" w:rsidTr="002C273D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A97189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tried to control or change my weight, shape, or size by using  pills or supplements (i.e., protein powders, meal replacements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C75861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3A4DFDE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72D0923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5C4541D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7DBB28D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25DB924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Eating Disorder Examination – Questionnaire – Short Form</w:t>
            </w:r>
          </w:p>
        </w:tc>
      </w:tr>
      <w:tr w:rsidR="00EA13ED" w:rsidRPr="0088136B" w14:paraId="3A63AE1D" w14:textId="77777777" w:rsidTr="002C273D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DED149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exercise specifically to improve my body shape or size and/or to try to control my weigh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B0FAAFE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31FCB6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5CC303A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562DEC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D0A9ED0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B7B75D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Compulsive Exercise Test</w:t>
            </w:r>
          </w:p>
        </w:tc>
      </w:tr>
      <w:tr w:rsidR="00EA13ED" w:rsidRPr="0088136B" w14:paraId="432BF433" w14:textId="77777777" w:rsidTr="002C273D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1B6A8D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feel extremely guilty if I miss an exercise sessi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FD358CC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A025F14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8065B5B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6EB8AC6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537AA2A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387FE19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Compulsive Exercise Test</w:t>
            </w:r>
          </w:p>
        </w:tc>
      </w:tr>
      <w:tr w:rsidR="00EA13ED" w:rsidRPr="0088136B" w14:paraId="052A1C3F" w14:textId="77777777" w:rsidTr="002C273D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4430C2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continued to exercise despite illness or injury, or  if exercise interfered with important activiti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B0F28FE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FA459A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F117E5D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D29B64A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442FC25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8CFC0F3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Compulsive Exercise Test</w:t>
            </w:r>
          </w:p>
        </w:tc>
      </w:tr>
      <w:tr w:rsidR="00EA13ED" w:rsidRPr="0088136B" w14:paraId="563A9610" w14:textId="77777777" w:rsidTr="002C273D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8A5AEE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lastRenderedPageBreak/>
              <w:t>I have tried to control or change my shape, or size by using anabolic steroid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5CF1F39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5EDA17A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once, but more than ten years ago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858A20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B4BF4A6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2BF580E9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45F472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EA13ED" w:rsidRPr="0088136B" w14:paraId="56892656" w14:textId="77777777" w:rsidTr="002C273D">
        <w:trPr>
          <w:trHeight w:val="315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9BC24D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279B953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2C76537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682D470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41C7DEB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41760CF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FE9C72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</w:tbl>
    <w:p w14:paraId="669099EA" w14:textId="77777777" w:rsidR="00EA13ED" w:rsidRDefault="00EA13ED" w:rsidP="00EA13ED"/>
    <w:p w14:paraId="253D7DB2" w14:textId="77777777" w:rsidR="00EA13ED" w:rsidRDefault="00EA13ED" w:rsidP="00EA13ED"/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EA13ED" w:rsidRPr="0088136B" w14:paraId="049209FD" w14:textId="77777777" w:rsidTr="002C273D">
        <w:trPr>
          <w:trHeight w:val="45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0BE4CA" w14:textId="44736E78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Body d</w:t>
            </w: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issatisfacti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A54EC08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6EFAFCB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437E42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F377040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CDA0BCF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403E5C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EA13ED" w:rsidRPr="0088136B" w14:paraId="519B376E" w14:textId="77777777" w:rsidTr="002C273D">
        <w:trPr>
          <w:trHeight w:val="56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95DF76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am dissatisfied with my weight, shape, or siz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DAAA6A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6C941F2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1F3A77F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B6D9105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5615D83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34D2542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Eating Disorder Examination Questionnaire</w:t>
            </w:r>
          </w:p>
        </w:tc>
      </w:tr>
      <w:tr w:rsidR="00EA13ED" w:rsidRPr="0088136B" w14:paraId="3787C89E" w14:textId="77777777" w:rsidTr="002C273D">
        <w:trPr>
          <w:trHeight w:val="56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A6ABA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wish I were thinner/smalle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6CD2D67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8537501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4BC5DC4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965D6BC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2EBBC6B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8A831B6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Eating Disorder Inventory</w:t>
            </w:r>
          </w:p>
        </w:tc>
      </w:tr>
      <w:tr w:rsidR="00EA13ED" w:rsidRPr="0088136B" w14:paraId="7543FDED" w14:textId="77777777" w:rsidTr="002C273D">
        <w:trPr>
          <w:trHeight w:val="56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282365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wish I were more muscula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1E2DD43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74F520C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90B4FD5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2025E12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FDF9B27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04FED00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rive for Muscularity</w:t>
            </w:r>
          </w:p>
        </w:tc>
      </w:tr>
      <w:tr w:rsidR="00EA13ED" w:rsidRPr="0088136B" w14:paraId="04494008" w14:textId="77777777" w:rsidTr="002C273D">
        <w:trPr>
          <w:trHeight w:val="22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160A3" w14:textId="77777777" w:rsidR="00EA13ED" w:rsidRPr="00B93554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4952AA7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9920F8D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36B679E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A72F89B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7B834D8" w14:textId="77777777" w:rsidR="00EA13ED" w:rsidRPr="00697907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0CFF07A" w14:textId="77777777" w:rsidR="00EA13ED" w:rsidRPr="00C7064D" w:rsidRDefault="00EA13ED" w:rsidP="002C273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</w:tbl>
    <w:p w14:paraId="092A1FDE" w14:textId="77777777" w:rsidR="00EA13ED" w:rsidRDefault="00EA13ED" w:rsidP="00EA13ED"/>
    <w:p w14:paraId="5550FDA7" w14:textId="01F0C40C" w:rsidR="00EA13ED" w:rsidRDefault="00EA13ED"/>
    <w:p w14:paraId="0C9DADEB" w14:textId="4739B5C7" w:rsidR="00EA13ED" w:rsidRDefault="00EA13ED"/>
    <w:p w14:paraId="0BFF8051" w14:textId="77777777" w:rsidR="00EA13ED" w:rsidRDefault="00EA13ED"/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EA13ED" w:rsidRPr="0088136B" w14:paraId="6A1C2EA3" w14:textId="77777777" w:rsidTr="004567FA">
        <w:trPr>
          <w:trHeight w:val="45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1394AB" w14:textId="41A534B1" w:rsidR="00EA13ED" w:rsidRPr="00B93554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Cognit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33B435C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393CEBB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86E9927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5F64702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40EE966" w14:textId="77777777" w:rsidR="00EA13ED" w:rsidRPr="00697907" w:rsidRDefault="00EA13ED" w:rsidP="0088136B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B1CC773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337BEB" w:rsidRPr="0088136B" w14:paraId="4688A53D" w14:textId="46DDF1E1" w:rsidTr="004567FA">
        <w:trPr>
          <w:trHeight w:val="45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38" w14:textId="14FA5272" w:rsidR="00337BEB" w:rsidRPr="00B93554" w:rsidRDefault="00287FBF" w:rsidP="00EA13E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 xml:space="preserve">Eating </w:t>
            </w:r>
            <w:r w:rsidR="00EA13ED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disorder-related c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ognit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E6B8F96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382F4DB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BE17BBA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859F5E1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3D29AFDD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B9523AC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733CE8" w:rsidRPr="0088136B" w14:paraId="4688A543" w14:textId="543BC247" w:rsidTr="004567FA">
        <w:trPr>
          <w:trHeight w:val="102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3E" w14:textId="77777777" w:rsidR="00733CE8" w:rsidRPr="00B93554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feel like food, eating, and/or trying to control my eating rules my lif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5F66244" w14:textId="5ACD6498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E2A0833" w14:textId="149900F9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776813D" w14:textId="4CC71D8F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C5E9A58" w14:textId="0DC5CD45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20DE86F3" w14:textId="77777777" w:rsidR="00733CE8" w:rsidRPr="00697907" w:rsidRDefault="00733CE8" w:rsidP="00733CE8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399069F" w14:textId="1F00F1A2" w:rsidR="00733CE8" w:rsidRPr="00C7064D" w:rsidRDefault="00D06E3A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The Bulimia Test-Revised (BULIT-R); Bulimic Investigatory Test, Edinburgh (BITE); Binge Eating Scale;</w:t>
            </w: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 xml:space="preserve"> Eating Disorder Examination Questionnaire</w:t>
            </w:r>
          </w:p>
        </w:tc>
      </w:tr>
      <w:tr w:rsidR="00733CE8" w:rsidRPr="0088136B" w14:paraId="4688A54F" w14:textId="7FC54A64" w:rsidTr="004567FA">
        <w:trPr>
          <w:trHeight w:val="90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4A" w14:textId="77777777" w:rsidR="00733CE8" w:rsidRPr="00B93554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Controlling what, and how much I eat is very important for how I think and feel about myself as a pers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102CF50" w14:textId="78608D21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235013A" w14:textId="2B132C9E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11F4F86" w14:textId="19A3662B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DF50EA1" w14:textId="2C933F03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C6134B1" w14:textId="77777777" w:rsidR="00733CE8" w:rsidRPr="00697907" w:rsidRDefault="00733CE8" w:rsidP="00733CE8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EC3C9A0" w14:textId="702B6B4E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 xml:space="preserve">Mizes Anorectic Cognitions – Revised; </w:t>
            </w: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Eating Disorder Examination Questionnaire</w:t>
            </w:r>
          </w:p>
        </w:tc>
      </w:tr>
      <w:tr w:rsidR="00733CE8" w:rsidRPr="0088136B" w14:paraId="4688A55B" w14:textId="17C76BB0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56" w14:textId="77777777" w:rsidR="00733CE8" w:rsidRPr="00B93554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have strong feelings of guilt during or after eating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A8D5271" w14:textId="0831F1FF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9635B55" w14:textId="7F1D8B31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9E748B5" w14:textId="2B71C28D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3E7720E" w14:textId="4641567E" w:rsidR="00733CE8" w:rsidRPr="00C7064D" w:rsidRDefault="00733CE8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43B1DB4" w14:textId="77777777" w:rsidR="00733CE8" w:rsidRPr="00697907" w:rsidRDefault="00733CE8" w:rsidP="00733CE8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87AFBC7" w14:textId="46437988" w:rsidR="00733CE8" w:rsidRPr="00C7064D" w:rsidRDefault="006005B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Eating Attitudes Test; Binge Eating Scale;</w:t>
            </w: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 xml:space="preserve"> Eating Disorder Examination Questionnaire</w:t>
            </w:r>
          </w:p>
        </w:tc>
      </w:tr>
      <w:tr w:rsidR="00337BEB" w:rsidRPr="0088136B" w14:paraId="4688A561" w14:textId="7F97F104" w:rsidTr="004567FA">
        <w:trPr>
          <w:trHeight w:val="30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5C" w14:textId="77777777" w:rsidR="00337BEB" w:rsidRPr="00B93554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4BEC481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05081D7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0D84677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01B8FAD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5B8D25C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30611D4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</w:tbl>
    <w:p w14:paraId="2A054CFA" w14:textId="0F26C6C4" w:rsidR="00EA13ED" w:rsidRDefault="00EA13ED"/>
    <w:p w14:paraId="5DA3FFB4" w14:textId="352F878E" w:rsidR="00EA13ED" w:rsidRDefault="00EA13ED" w:rsidP="00EA13ED"/>
    <w:p w14:paraId="75C2F84E" w14:textId="5F1A6BC2" w:rsidR="00EA13ED" w:rsidRDefault="00EA13ED"/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337BEB" w:rsidRPr="0088136B" w14:paraId="4688A591" w14:textId="1DCBF00E" w:rsidTr="004567FA">
        <w:trPr>
          <w:trHeight w:val="45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58C" w14:textId="5724B756" w:rsidR="00337BEB" w:rsidRPr="00B93554" w:rsidRDefault="00287FBF" w:rsidP="00EA13E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B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 xml:space="preserve">ody </w:t>
            </w:r>
            <w:r w:rsidR="00EA13ED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i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mage</w:t>
            </w: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-</w:t>
            </w:r>
            <w:r w:rsidR="00EA13ED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r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 xml:space="preserve">elated </w:t>
            </w:r>
            <w:r w:rsidR="00EA13ED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c</w:t>
            </w:r>
            <w:r w:rsidRPr="00B93554"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ognit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8230E1F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7597DBA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D6E60EB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E3B9387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34282330" w14:textId="77777777" w:rsidR="00337BEB" w:rsidRPr="00697907" w:rsidRDefault="00337BEB" w:rsidP="0088136B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3C50E2C" w14:textId="77777777" w:rsidR="00337BEB" w:rsidRPr="00C7064D" w:rsidRDefault="00337BEB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597" w14:textId="30144A10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92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My weight, body shape, or size is very important for how I think and feel about myself as a pers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0DB8968" w14:textId="3B823072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F351B90" w14:textId="22B8D52C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5BB0EF2" w14:textId="27D6C55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089679B" w14:textId="755D519A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F8C30BC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56A23FA" w14:textId="4F537CCD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Eating Disorder Examination Questionnaire</w:t>
            </w:r>
          </w:p>
        </w:tc>
      </w:tr>
      <w:tr w:rsidR="00C7064D" w:rsidRPr="0088136B" w14:paraId="4688A5A3" w14:textId="226D1226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9E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am afraid of gaining weight or becoming fa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B6D37A6" w14:textId="1810673A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045DFA1" w14:textId="4854CD4C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AC2B557" w14:textId="7854C368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5F0BECB" w14:textId="66D97513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5C06347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D5E0D7A" w14:textId="65644E0E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Goldfarb Fear of Fat Scale; Body Shape Questionnaire</w:t>
            </w:r>
          </w:p>
        </w:tc>
      </w:tr>
      <w:tr w:rsidR="00C7064D" w:rsidRPr="0088136B" w14:paraId="4688A5AF" w14:textId="056D69BA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AA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I am afraid of losing weight or becoming thi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33B8CCF" w14:textId="3F6D4354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53539FC" w14:textId="5DBCB6CB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1F53DB2" w14:textId="2BBD7C50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F303CE6" w14:textId="1F56D87D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42040CB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17DAA42" w14:textId="0227FBFE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C7064D" w:rsidRPr="0088136B" w14:paraId="4688A5BB" w14:textId="08758E87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B6" w14:textId="7777777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Thinking about the weight, shape, or muscularity of my body stops me from concentrating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BF1ACDD" w14:textId="26B80384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D55021D" w14:textId="7C6BADB3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F1F4C7D" w14:textId="49F3A88F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D5B8847" w14:textId="23964B98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FE8C0FB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0E9989A" w14:textId="5F87A284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Body Attitudes Questionnaire</w:t>
            </w:r>
          </w:p>
        </w:tc>
      </w:tr>
      <w:tr w:rsidR="00C7064D" w:rsidRPr="0088136B" w14:paraId="4688A5C7" w14:textId="53C7B08A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88A5C2" w14:textId="59CBC44E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bCs/>
                <w:color w:val="000000" w:themeColor="text1"/>
                <w:sz w:val="22"/>
                <w:szCs w:val="22"/>
                <w:lang w:val="en-AU"/>
              </w:rPr>
              <w:t>To be in control of my life, I need to control my weight, shape, or siz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A507ABA" w14:textId="4889A3AC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2022DC1" w14:textId="6358DBE4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1E8F362" w14:textId="62F8B4EF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4D45A7A" w14:textId="7A421F5E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058727D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ECC792C" w14:textId="23A05AE5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The Body Image-Acceptance and Action Questionnaire</w:t>
            </w:r>
          </w:p>
        </w:tc>
      </w:tr>
    </w:tbl>
    <w:p w14:paraId="2EAC2D1C" w14:textId="5B69B02A" w:rsidR="00EA13ED" w:rsidRDefault="00EA13ED"/>
    <w:p w14:paraId="00982D87" w14:textId="2D3A0C07" w:rsidR="00EA13ED" w:rsidRDefault="00EA13ED" w:rsidP="00EA13ED"/>
    <w:p w14:paraId="7AEFD64C" w14:textId="7DCAD0FB" w:rsidR="00EA13ED" w:rsidRDefault="00EA13ED"/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EA13ED" w:rsidRPr="0088136B" w14:paraId="6665BC3A" w14:textId="77777777" w:rsidTr="004567FA">
        <w:trPr>
          <w:trHeight w:val="33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E5F610" w14:textId="4BF1EBA6" w:rsidR="00EA13E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Symptom Impac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71D95DB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50AEECA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F779B84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A95F284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25858A72" w14:textId="77777777" w:rsidR="00EA13ED" w:rsidRPr="00697907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F1CFEC0" w14:textId="77777777" w:rsidR="00EA13ED" w:rsidRPr="00C7064D" w:rsidRDefault="00EA13E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66F" w14:textId="60886392" w:rsidTr="004567FA">
        <w:trPr>
          <w:trHeight w:val="33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6A" w14:textId="44E1A32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Mental Healt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3605825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BE5B318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FE68C77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AB00030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2615FB4C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B60B493" w14:textId="7BE96C03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675" w14:textId="193C841D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70" w14:textId="6626DC97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iCs/>
                <w:color w:val="000000" w:themeColor="text1"/>
                <w:sz w:val="22"/>
                <w:szCs w:val="22"/>
                <w:lang w:val="en-AU"/>
              </w:rPr>
              <w:t>Have your eating, body concerns, and behaviours to try and control your weight, shape or size…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E80AA47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21DE44A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056C7B9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7A2C6B6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B5DDD92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1A50B53" w14:textId="3881C9C8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67B" w14:textId="1EE4E247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76" w14:textId="79DD43DF" w:rsidR="00C7064D" w:rsidRPr="00B93554" w:rsidRDefault="00C7064D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you worrie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D5DD9E4" w14:textId="04A90FE5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7D12C3B" w14:textId="54EEB0E8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0E18969" w14:textId="2029310B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97CAAAE" w14:textId="5AD8B19D" w:rsidR="00C7064D" w:rsidRPr="00C7064D" w:rsidRDefault="00C7064D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2294726" w14:textId="77777777" w:rsidR="00C7064D" w:rsidRPr="00697907" w:rsidRDefault="00C7064D" w:rsidP="00C7064D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DC98EDD" w14:textId="1E4FE3A7" w:rsidR="00C7064D" w:rsidRPr="00C7064D" w:rsidRDefault="00C7064D" w:rsidP="00C7064D">
            <w:pPr>
              <w:widowControl/>
              <w:autoSpaceDE/>
              <w:autoSpaceDN/>
              <w:ind w:firstLineChars="100" w:firstLine="200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687" w14:textId="6A391A0A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82" w14:textId="0A5FF53D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you feel guilty or ashame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39B4EF1" w14:textId="05777D86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C2AC832" w14:textId="54173F64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9BD8A66" w14:textId="1AE7C4A2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D168D38" w14:textId="486F4482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34A218C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BA8D9C9" w14:textId="520594FB" w:rsidR="004567FA" w:rsidRPr="00C7064D" w:rsidRDefault="004567FA" w:rsidP="004567FA">
            <w:pPr>
              <w:widowControl/>
              <w:autoSpaceDE/>
              <w:autoSpaceDN/>
              <w:ind w:firstLineChars="100" w:firstLine="200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693" w14:textId="661A93B1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8E" w14:textId="768E2318" w:rsidR="004567FA" w:rsidRPr="00B93554" w:rsidRDefault="004567FA" w:rsidP="004567FA">
            <w:pPr>
              <w:widowControl/>
              <w:autoSpaceDE/>
              <w:autoSpaceDN/>
              <w:ind w:leftChars="58" w:left="139" w:firstLine="1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you feel worse (bad / critical) about yourself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9850CCE" w14:textId="6FA3F7E8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BC4FDC4" w14:textId="006A6078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8B86F05" w14:textId="0C037F5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498185E" w14:textId="7D38D25E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9AA1989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4A0CAF7" w14:textId="09C5D53B" w:rsidR="004567FA" w:rsidRPr="00C7064D" w:rsidRDefault="004567FA" w:rsidP="004567FA">
            <w:pPr>
              <w:widowControl/>
              <w:autoSpaceDE/>
              <w:autoSpaceDN/>
              <w:ind w:firstLineChars="100" w:firstLine="200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69F" w14:textId="23C539A5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9A" w14:textId="33531E1A" w:rsidR="004567FA" w:rsidRPr="00B93554" w:rsidRDefault="004567FA" w:rsidP="004567FA">
            <w:pPr>
              <w:widowControl/>
              <w:autoSpaceDE/>
              <w:autoSpaceDN/>
              <w:ind w:leftChars="58" w:left="139" w:firstLine="1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you feel distresse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794C201" w14:textId="07EB5A79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E930057" w14:textId="6AFA88A1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B293A4D" w14:textId="28587CEE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54A91A1" w14:textId="65BD746D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6E129A9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04146E8" w14:textId="6DDA218B" w:rsidR="004567FA" w:rsidRPr="00C7064D" w:rsidRDefault="004567FA" w:rsidP="004567FA">
            <w:pPr>
              <w:widowControl/>
              <w:autoSpaceDE/>
              <w:autoSpaceDN/>
              <w:ind w:firstLineChars="100" w:firstLine="200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6AB" w14:textId="42B41270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A6" w14:textId="4109CB31" w:rsidR="004567FA" w:rsidRPr="00B93554" w:rsidRDefault="004567FA" w:rsidP="004567FA">
            <w:pPr>
              <w:widowControl/>
              <w:autoSpaceDE/>
              <w:autoSpaceDN/>
              <w:ind w:leftChars="58" w:left="139" w:firstLine="1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lastRenderedPageBreak/>
              <w:t>Made you feel different or isolated from other peop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49B7334" w14:textId="30285BC1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E92E126" w14:textId="1754D302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46062FE" w14:textId="2C2FA9AD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505FFB9" w14:textId="3B8D234C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8927D43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13429C2" w14:textId="14B6B9FD" w:rsidR="004567FA" w:rsidRPr="00C7064D" w:rsidRDefault="004567FA" w:rsidP="004567FA">
            <w:pPr>
              <w:widowControl/>
              <w:autoSpaceDE/>
              <w:autoSpaceDN/>
              <w:ind w:firstLineChars="100" w:firstLine="200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C7064D" w:rsidRPr="0088136B" w14:paraId="4688A6B1" w14:textId="7C38FABB" w:rsidTr="004567FA">
        <w:trPr>
          <w:trHeight w:val="30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AC" w14:textId="5EB9B08B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45E5535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AA3DB66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06E5A23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1504BFA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72FCDDE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0F7D943" w14:textId="3246BC7C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6CF" w14:textId="3A7615C6" w:rsidTr="004567FA">
        <w:trPr>
          <w:trHeight w:val="30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CA" w14:textId="69530DD6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Relationship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5CD05F1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107E663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FAC618B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885CB49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0F8B2E5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F2E1CCD" w14:textId="2E50B596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6D5" w14:textId="3A173A7B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D0" w14:textId="50FDA932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iCs/>
                <w:color w:val="000000" w:themeColor="text1"/>
                <w:sz w:val="22"/>
                <w:szCs w:val="22"/>
                <w:lang w:val="en-AU"/>
              </w:rPr>
              <w:t>Have your eating, body concerns, and behaviours to try and control your weight, shape or size…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BD2A538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8194923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EECD6E4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4CBB21B" w14:textId="77777777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26DD140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82B5475" w14:textId="22166A6D" w:rsidR="00C7064D" w:rsidRPr="00C7064D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4688A6DB" w14:textId="570B4FCB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D6" w14:textId="6D7AFBAF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Caused problems with your relationships with othe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5F4FD5B" w14:textId="261FEE61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9A30AD4" w14:textId="3208CE9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6FFAB85" w14:textId="16EA380C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B16811B" w14:textId="3274D8E3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0A78B87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800FB35" w14:textId="76A9DC72" w:rsidR="004567FA" w:rsidRPr="00C7064D" w:rsidRDefault="004567FA" w:rsidP="004567FA">
            <w:pPr>
              <w:widowControl/>
              <w:autoSpaceDE/>
              <w:autoSpaceDN/>
              <w:ind w:firstLineChars="17" w:firstLine="34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6E7" w14:textId="7F783DA0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E2" w14:textId="0B3E78B8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you put off or avoid connecting with friends or famil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57EF395" w14:textId="47B13C9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ED0CA34" w14:textId="756ECC5D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C5AED81" w14:textId="36A3059F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04B2B13" w14:textId="271B65B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2E184A7E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2E10D13" w14:textId="02477ACB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Eating Disorder Quality of Life Instrument</w:t>
            </w:r>
          </w:p>
        </w:tc>
      </w:tr>
      <w:tr w:rsidR="004567FA" w:rsidRPr="0088136B" w14:paraId="4688A6F3" w14:textId="1F6C53CE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EE" w14:textId="5BDE82A9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you feel misunderstood by othe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3DE8C7F" w14:textId="611A568D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EF45326" w14:textId="4A775216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E6750AE" w14:textId="5E95014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ADFAD0C" w14:textId="155F51EC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4D45855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9D7B618" w14:textId="50941460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C7064D" w:rsidRPr="0088136B" w14:paraId="4688A6F9" w14:textId="4F48E171" w:rsidTr="004567FA">
        <w:trPr>
          <w:trHeight w:val="30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A6D72" w14:textId="607A5823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  <w:p w14:paraId="4688A6F4" w14:textId="7613C571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CD13BE5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858DB39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A27E774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78568BE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31BC8BA1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9FD9C25" w14:textId="16D41019" w:rsidR="00C7064D" w:rsidRPr="00C7064D" w:rsidRDefault="00C7064D" w:rsidP="00C7064D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4688A6FF" w14:textId="67300546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6FA" w14:textId="7354C9F1" w:rsidR="00C7064D" w:rsidRPr="00B93554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2"/>
                <w:szCs w:val="22"/>
                <w:lang w:val="en-AU"/>
              </w:rPr>
              <w:t>Well-being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A65BA8E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FA0F0FC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961009F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D2EDBCC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B3B2DB2" w14:textId="77777777" w:rsidR="00C7064D" w:rsidRPr="00697907" w:rsidRDefault="00C7064D" w:rsidP="00C7064D">
            <w:pPr>
              <w:widowControl/>
              <w:autoSpaceDE/>
              <w:autoSpaceDN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847366E" w14:textId="24EB5627" w:rsidR="00C7064D" w:rsidRPr="00C7064D" w:rsidRDefault="00C7064D" w:rsidP="00C7064D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/>
                <w:bCs/>
                <w:i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4688A705" w14:textId="633D2345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00" w14:textId="672F8417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Got in the way of doing things you used to enjo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9B427E2" w14:textId="7364A8D3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ADB1DF8" w14:textId="4BFBF4C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7F94E2B" w14:textId="1BEABFA1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455B7F4" w14:textId="17C6399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321E0B07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B7EF2C5" w14:textId="64428685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711" w14:textId="07467089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0C" w14:textId="77892AF9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it difficult for you to eat with other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38ED6B2" w14:textId="2A9C0EE1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07F3693" w14:textId="3FF389FB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CA1232B" w14:textId="7D013D85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3C7C2C8" w14:textId="33A20144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B923576" w14:textId="13A7E2F5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457F79C" w14:textId="68F6B8D4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71D" w14:textId="04CABD4A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18" w14:textId="0A09D40F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Taken time from other important everyday activities or pla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73C92DD" w14:textId="6917618C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F381E8E" w14:textId="41061B84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2943A31" w14:textId="225A60C2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B7A5755" w14:textId="003EC919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6F0DC14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0CC8603" w14:textId="49EAC80C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4567FA" w:rsidRPr="0088136B" w14:paraId="4688A729" w14:textId="5E5C3ED4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24" w14:textId="063146BD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it difficult to concentrat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FA0B77A" w14:textId="03B576A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0E782E1" w14:textId="6395FC2C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FBCBE80" w14:textId="0BF816D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78D9224" w14:textId="4790E430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0223522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3E34587" w14:textId="135BB2F8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735" w14:textId="70E1A448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30" w14:textId="51017509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Interfered with your work / study performan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373B02A" w14:textId="1C8ED41D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4CFF033" w14:textId="2E6C2BBC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6F08F67" w14:textId="06D6A4E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4EB4495" w14:textId="738161C6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3B6B6C3D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B684F60" w14:textId="7C5B1D35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  <w:t>Clinical Impairment Assessment</w:t>
            </w:r>
          </w:p>
        </w:tc>
      </w:tr>
      <w:tr w:rsidR="004567FA" w:rsidRPr="0088136B" w14:paraId="4688A741" w14:textId="596AB4BC" w:rsidTr="004567FA">
        <w:trPr>
          <w:trHeight w:val="510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3C" w14:textId="393DA434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Made things difficult for you financiall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45F4C83" w14:textId="4590CEAF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4DBAF91" w14:textId="5F55DCD3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0252D8D" w14:textId="7C056EE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AD4E3BF" w14:textId="777C9577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6524AF6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DA46A49" w14:textId="0015F1D1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4567FA" w:rsidRPr="0088136B" w14:paraId="4688A74D" w14:textId="12C046B1" w:rsidTr="004567FA">
        <w:trPr>
          <w:trHeight w:val="624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8A748" w14:textId="4CA6E7E4" w:rsidR="004567FA" w:rsidRPr="00B93554" w:rsidRDefault="004567FA" w:rsidP="004567FA">
            <w:pPr>
              <w:widowControl/>
              <w:autoSpaceDE/>
              <w:autoSpaceDN/>
              <w:ind w:left="142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B93554"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  <w:t>Caused problems with being able to take good care of yourself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3F5B376" w14:textId="017EF8AF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ever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9429429" w14:textId="7F170E30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rarely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8C4D9D6" w14:textId="3288459E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times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E39C3D6" w14:textId="30E39F48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 or all of the ti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68FFB2F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564B902" w14:textId="7C3CF678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color w:val="000000" w:themeColor="text1"/>
                <w:sz w:val="20"/>
                <w:szCs w:val="20"/>
                <w:lang w:val="en-AU"/>
              </w:rPr>
            </w:pPr>
            <w:r w:rsidRPr="00C7064D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</w:tbl>
    <w:p w14:paraId="1FCF5999" w14:textId="77777777" w:rsidR="00EA13ED" w:rsidRDefault="00EA13ED"/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95"/>
        <w:gridCol w:w="1417"/>
        <w:gridCol w:w="1418"/>
        <w:gridCol w:w="1275"/>
        <w:gridCol w:w="1418"/>
        <w:gridCol w:w="142"/>
        <w:gridCol w:w="3827"/>
      </w:tblGrid>
      <w:tr w:rsidR="00EA13ED" w:rsidRPr="0088136B" w14:paraId="1D793D94" w14:textId="77777777" w:rsidTr="00487A2C">
        <w:trPr>
          <w:trHeight w:val="397"/>
        </w:trPr>
        <w:tc>
          <w:tcPr>
            <w:tcW w:w="581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12CFC8" w14:textId="38AC8D5F" w:rsidR="00EA13ED" w:rsidRPr="00C7064D" w:rsidRDefault="00EA13E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  <w:lastRenderedPageBreak/>
              <w:t>Attitudes to treatment-seeking and making change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7BA16CE" w14:textId="77777777" w:rsidR="00EA13ED" w:rsidRPr="00C7064D" w:rsidRDefault="00EA13E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909AD16" w14:textId="77777777" w:rsidR="00EA13ED" w:rsidRPr="00C7064D" w:rsidRDefault="00EA13E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341ED12" w14:textId="77777777" w:rsidR="00EA13ED" w:rsidRPr="00C7064D" w:rsidRDefault="00EA13ED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330C1B3" w14:textId="77777777" w:rsidR="00EA13ED" w:rsidRPr="00697907" w:rsidRDefault="00EA13ED" w:rsidP="00C7064D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4083DB1A" w14:textId="77777777" w:rsidR="00EA13ED" w:rsidRPr="00C7064D" w:rsidRDefault="00EA13ED" w:rsidP="00C7064D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C7064D" w:rsidRPr="0088136B" w14:paraId="7E7BBA68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B197EB" w14:textId="77777777" w:rsidR="004567FA" w:rsidRP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</w:pPr>
            <w:r w:rsidRPr="004567FA"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  <w:t>Motivation</w:t>
            </w:r>
          </w:p>
          <w:p w14:paraId="650D1AE1" w14:textId="23E8C3F0" w:rsidR="00C7064D" w:rsidRDefault="00C7064D" w:rsidP="00C7064D">
            <w:pPr>
              <w:widowControl/>
              <w:autoSpaceDE/>
              <w:autoSpaceDN/>
              <w:ind w:firstLineChars="100" w:firstLine="220"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2CD1F27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230E6D8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914D7D7" w14:textId="77777777" w:rsidR="00C7064D" w:rsidRPr="00C7064D" w:rsidRDefault="00C7064D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FA9381B" w14:textId="77777777" w:rsidR="00C7064D" w:rsidRPr="00C7064D" w:rsidRDefault="00C7064D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9DA5E51" w14:textId="77777777" w:rsidR="00C7064D" w:rsidRPr="00697907" w:rsidRDefault="00C7064D" w:rsidP="00C7064D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96122AA" w14:textId="709FA178" w:rsidR="00C7064D" w:rsidRPr="00C7064D" w:rsidRDefault="00C7064D" w:rsidP="00C7064D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2253E12E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6AE3A0" w14:textId="7DA04288" w:rsid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How ready are you make changes in your eating and body concerns?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3AB371C" w14:textId="42E07766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ready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A6DF9AD" w14:textId="7626E9A2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unsure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81026C8" w14:textId="48744A45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ready to change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EACA4B0" w14:textId="15427197" w:rsidR="004567FA" w:rsidRPr="00C7064D" w:rsidRDefault="004567FA" w:rsidP="004567FA">
            <w:pPr>
              <w:widowControl/>
              <w:autoSpaceDE/>
              <w:autoSpaceDN/>
              <w:ind w:left="149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trying to change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036F291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17047D9E" w14:textId="1D91CE33" w:rsidR="004567FA" w:rsidRPr="00C7064D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0DF3B0D9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BAE6C4" w14:textId="53C4E0F8" w:rsid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How important is it for you to change?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833B7FA" w14:textId="7B82A518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at all importa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325FCA9" w14:textId="6DC73F6D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somewhat importa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35ACF91" w14:textId="6A87CAC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moderately importa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DD99E02" w14:textId="2DB07196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very importa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408F6C46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9398016" w14:textId="15DCD430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12CAEFB9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907179" w14:textId="0CFE6106" w:rsid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65DFEAF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F003D3D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73A39CE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FC87C5D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957BE2B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6277546" w14:textId="37BA9BF9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33308207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DF510F" w14:textId="6D60DAE6" w:rsidR="004567FA" w:rsidRP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</w:pPr>
            <w:r w:rsidRPr="004567FA"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  <w:t>Confiden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03590C8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2000474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5B787AB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CDC95D2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56C65F1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A8FA16C" w14:textId="7DEC4D5D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106579F5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D14E84" w14:textId="080FC5AC" w:rsid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How confident are you in your ability to change?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CBDDFF7" w14:textId="6F059A0B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at all confide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B45E18B" w14:textId="5576FF7B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somewhat confide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 xml:space="preserve"> 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2EA7108" w14:textId="708924BA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moderately confide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 xml:space="preserve">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6FF0A17" w14:textId="3B9DD05C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>very confident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 xml:space="preserve"> 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132C116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32653B1" w14:textId="66027A04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76740231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A1B3AB" w14:textId="4F936E7C" w:rsid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5769F89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2D2FA5A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2DB0F48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8E62D07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015A204A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99579F1" w14:textId="4C32AFE9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482D0797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4E991E" w14:textId="52FCED91" w:rsidR="004567FA" w:rsidRPr="004E6717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</w:pPr>
            <w:r w:rsidRPr="004E6717"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  <w:t>Stigm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754E9C4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F98E430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776D310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48BED8C" w14:textId="77777777" w:rsidR="004567FA" w:rsidRPr="00C7064D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724DA70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5BDCFEEF" w14:textId="4C5E26A2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E6717" w:rsidRPr="0088136B" w14:paraId="6E424769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4ED245" w14:textId="6BC02258" w:rsidR="004E6717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I worry that people would think less of me if they knew I was getting help for eating and body concer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8E55B23" w14:textId="42FA720F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1E61ECA" w14:textId="1CF694C0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437F363" w14:textId="3AB5416C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1810C28" w14:textId="569BA480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EBC49A6" w14:textId="77777777" w:rsidR="004E6717" w:rsidRPr="00697907" w:rsidRDefault="004E6717" w:rsidP="004E6717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8624D74" w14:textId="7A1F7914" w:rsidR="004E6717" w:rsidRDefault="00AE3C18" w:rsidP="004E6717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AE3C18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Military Stigma Scale</w:t>
            </w:r>
            <w:r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 xml:space="preserve">; </w:t>
            </w:r>
            <w:r w:rsidRPr="00AE3C18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Stigma scale for receiving psychological help</w:t>
            </w:r>
          </w:p>
        </w:tc>
      </w:tr>
      <w:tr w:rsidR="004E6717" w:rsidRPr="0088136B" w14:paraId="5A2870FF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BD2D7F" w14:textId="2828628B" w:rsidR="004E6717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I worry that health professionals would judge me if I revealed my eating and body concer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E871BF5" w14:textId="2C029B4B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048500A" w14:textId="7B0C4916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133456E" w14:textId="215CBDB7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6FB76D5" w14:textId="7DE6DE88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580ABC78" w14:textId="77777777" w:rsidR="004E6717" w:rsidRPr="00697907" w:rsidRDefault="004E6717" w:rsidP="004E6717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2EED216F" w14:textId="3C67C743" w:rsidR="004E6717" w:rsidRDefault="00AE3C18" w:rsidP="004E6717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 w:rsidRPr="00AE3C18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Military Stigma Scale</w:t>
            </w:r>
            <w:r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 xml:space="preserve">; </w:t>
            </w:r>
            <w:r w:rsidRPr="00AE3C18"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Stigma scale for receiving psychological help</w:t>
            </w:r>
          </w:p>
        </w:tc>
      </w:tr>
      <w:tr w:rsidR="004E6717" w:rsidRPr="0088136B" w14:paraId="31A8E759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52F566" w14:textId="16E91304" w:rsidR="004E6717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I would feel like there was something wrong with me if I got help for my eating and body concer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19CF4D6" w14:textId="1CF40B6F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D69AB15" w14:textId="596756E6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9D5097D" w14:textId="6C7D8A85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CD9D77B" w14:textId="27380FC5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1C2C3FB6" w14:textId="77777777" w:rsidR="004E6717" w:rsidRPr="00697907" w:rsidRDefault="004E6717" w:rsidP="004E6717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6894DB2B" w14:textId="0D5CB940" w:rsidR="004E6717" w:rsidRDefault="00173D26" w:rsidP="00173D26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Self-stigma of Seeking Help Scale</w:t>
            </w:r>
          </w:p>
        </w:tc>
      </w:tr>
      <w:tr w:rsidR="004567FA" w:rsidRPr="0088136B" w14:paraId="175EA322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58E6CC" w14:textId="13198513" w:rsid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E9B0EB3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D8FED20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588C775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B589D63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19A962F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2808443" w14:textId="480C18A0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567FA" w:rsidRPr="0088136B" w14:paraId="3C19BC85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730B4B" w14:textId="75C2AA4C" w:rsidR="004567FA" w:rsidRPr="004567FA" w:rsidRDefault="004567FA" w:rsidP="004567FA">
            <w:pPr>
              <w:widowControl/>
              <w:autoSpaceDE/>
              <w:autoSpaceDN/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</w:pPr>
            <w:r w:rsidRPr="004567FA">
              <w:rPr>
                <w:rFonts w:asciiTheme="minorHAnsi" w:hAnsiTheme="minorHAnsi" w:cs="Calibri"/>
                <w:b/>
                <w:color w:val="000000" w:themeColor="text1"/>
                <w:sz w:val="22"/>
                <w:szCs w:val="22"/>
                <w:lang w:val="en-AU"/>
              </w:rPr>
              <w:t>Ambivalen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C84ED53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2916205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E6A1DA0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7FF6BBB" w14:textId="77777777" w:rsidR="004567FA" w:rsidRPr="00C7064D" w:rsidRDefault="004567FA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6CD487EC" w14:textId="77777777" w:rsidR="004567FA" w:rsidRPr="00697907" w:rsidRDefault="004567FA" w:rsidP="004567FA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306F6245" w14:textId="0AB25063" w:rsidR="004567FA" w:rsidRDefault="004567FA" w:rsidP="004567FA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</w:p>
        </w:tc>
      </w:tr>
      <w:tr w:rsidR="004E6717" w:rsidRPr="0088136B" w14:paraId="5CF8882E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A1B4E8" w14:textId="5E788077" w:rsidR="004E6717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If I got help for my eating and body concerns I would be afraid of losing contro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5A6099C" w14:textId="4BE885C9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DCBA401" w14:textId="326157A6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85F7747" w14:textId="5B6C36CC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16FD27D" w14:textId="617F127D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39EAA3E8" w14:textId="77777777" w:rsidR="004E6717" w:rsidRPr="00697907" w:rsidRDefault="004E6717" w:rsidP="004E6717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799ED259" w14:textId="3BAEB765" w:rsidR="004E6717" w:rsidRDefault="00920806" w:rsidP="004E6717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  <w:tr w:rsidR="004E6717" w:rsidRPr="0088136B" w14:paraId="0B63D886" w14:textId="77777777" w:rsidTr="004567FA">
        <w:trPr>
          <w:trHeight w:val="397"/>
        </w:trPr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DEC7FC" w14:textId="787F2B83" w:rsidR="004E6717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22"/>
                <w:szCs w:val="22"/>
                <w:lang w:val="en-AU"/>
              </w:rPr>
            </w:pPr>
            <w:r w:rsidRPr="0088136B">
              <w:rPr>
                <w:rFonts w:ascii="Calibri" w:hAnsi="Calibri" w:cs="Calibri"/>
                <w:color w:val="000000"/>
                <w:sz w:val="22"/>
                <w:szCs w:val="22"/>
                <w:lang w:val="en-AU"/>
              </w:rPr>
              <w:t>If I got help for my eating and body concerns I would be worried that I will feel too uncomfortab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77AAD80C" w14:textId="62F53234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not at all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02F4BD4" w14:textId="7393EB33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somewhat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17CED70" w14:textId="0CB2FC77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mostl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0ADD169" w14:textId="498C1B4D" w:rsidR="004E6717" w:rsidRPr="00C7064D" w:rsidRDefault="004E6717" w:rsidP="004E6717">
            <w:pPr>
              <w:widowControl/>
              <w:autoSpaceDE/>
              <w:autoSpaceDN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  <w:r w:rsidRPr="00C7064D">
              <w:rPr>
                <w:rFonts w:ascii="Wingdings" w:hAnsi="Wingdings" w:cs="Calibri"/>
                <w:color w:val="000000"/>
                <w:sz w:val="18"/>
                <w:szCs w:val="18"/>
                <w:lang w:val="en-AU"/>
              </w:rPr>
              <w:t>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lang w:val="en-AU"/>
              </w:rPr>
              <w:t xml:space="preserve"> very true for me </w:t>
            </w:r>
            <w:r w:rsidRPr="00C7064D">
              <w:rPr>
                <w:rFonts w:ascii="Calibri" w:hAnsi="Calibri" w:cs="Calibri"/>
                <w:color w:val="000000"/>
                <w:sz w:val="18"/>
                <w:szCs w:val="18"/>
                <w:vertAlign w:val="subscript"/>
                <w:lang w:val="en-AU"/>
              </w:rPr>
              <w:t>4</w:t>
            </w:r>
          </w:p>
        </w:tc>
        <w:tc>
          <w:tcPr>
            <w:tcW w:w="142" w:type="dxa"/>
            <w:tcBorders>
              <w:top w:val="nil"/>
              <w:left w:val="nil"/>
              <w:bottom w:val="nil"/>
              <w:right w:val="nil"/>
            </w:tcBorders>
          </w:tcPr>
          <w:p w14:paraId="774755F3" w14:textId="77777777" w:rsidR="004E6717" w:rsidRPr="00697907" w:rsidRDefault="004E6717" w:rsidP="004E6717">
            <w:pPr>
              <w:widowControl/>
              <w:autoSpaceDE/>
              <w:autoSpaceDN/>
              <w:ind w:firstLineChars="100" w:firstLine="180"/>
              <w:rPr>
                <w:rFonts w:asciiTheme="minorHAnsi" w:hAnsiTheme="minorHAnsi" w:cs="Calibri"/>
                <w:color w:val="000000" w:themeColor="text1"/>
                <w:sz w:val="18"/>
                <w:szCs w:val="18"/>
                <w:lang w:val="en-AU"/>
              </w:rPr>
            </w:pP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</w:tcPr>
          <w:p w14:paraId="06B93CF3" w14:textId="7EDCA3FD" w:rsidR="004E6717" w:rsidRDefault="00920806" w:rsidP="004E6717">
            <w:pPr>
              <w:widowControl/>
              <w:autoSpaceDE/>
              <w:autoSpaceDN/>
              <w:ind w:firstLineChars="16" w:firstLine="32"/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</w:pPr>
            <w:r>
              <w:rPr>
                <w:rFonts w:asciiTheme="minorHAnsi" w:hAnsiTheme="minorHAnsi" w:cs="Calibri"/>
                <w:bCs/>
                <w:color w:val="000000" w:themeColor="text1"/>
                <w:sz w:val="20"/>
                <w:szCs w:val="20"/>
                <w:lang w:val="en-AU"/>
              </w:rPr>
              <w:t>Developed by the authors</w:t>
            </w:r>
          </w:p>
        </w:tc>
      </w:tr>
    </w:tbl>
    <w:p w14:paraId="50D3BB1F" w14:textId="77777777" w:rsidR="00337BEB" w:rsidRPr="00337BEB" w:rsidRDefault="00337BEB" w:rsidP="00337BEB">
      <w:pPr>
        <w:rPr>
          <w:rFonts w:asciiTheme="minorHAnsi" w:hAnsiTheme="minorHAnsi"/>
          <w:sz w:val="22"/>
          <w:szCs w:val="22"/>
        </w:rPr>
      </w:pPr>
      <w:bookmarkStart w:id="0" w:name="_GoBack"/>
      <w:bookmarkEnd w:id="0"/>
    </w:p>
    <w:p w14:paraId="7E6193B5" w14:textId="1D33F3CB" w:rsidR="004567FA" w:rsidRDefault="004567FA">
      <w:pPr>
        <w:widowControl/>
        <w:autoSpaceDE/>
        <w:autoSpaceDN/>
        <w:spacing w:after="160" w:line="259" w:lineRule="auto"/>
        <w:rPr>
          <w:rFonts w:asciiTheme="minorHAnsi" w:hAnsiTheme="minorHAnsi"/>
          <w:b/>
          <w:sz w:val="22"/>
          <w:szCs w:val="22"/>
        </w:rPr>
      </w:pPr>
    </w:p>
    <w:p w14:paraId="2056D55B" w14:textId="77777777" w:rsidR="001C076E" w:rsidRDefault="001C076E" w:rsidP="008D2A20">
      <w:pPr>
        <w:pStyle w:val="Heading1"/>
        <w:spacing w:line="360" w:lineRule="auto"/>
        <w:sectPr w:rsidR="001C076E" w:rsidSect="00697907">
          <w:headerReference w:type="default" r:id="rId8"/>
          <w:pgSz w:w="16838" w:h="11906" w:orient="landscape" w:code="9"/>
          <w:pgMar w:top="1440" w:right="1440" w:bottom="1440" w:left="1440" w:header="426" w:footer="573" w:gutter="0"/>
          <w:cols w:space="720"/>
          <w:noEndnote/>
          <w:docGrid w:linePitch="326"/>
        </w:sectPr>
      </w:pPr>
    </w:p>
    <w:p w14:paraId="68BA2F19" w14:textId="66B09BD3" w:rsidR="00337BEB" w:rsidRPr="008D2A20" w:rsidRDefault="00337BEB" w:rsidP="008D2A20">
      <w:pPr>
        <w:pStyle w:val="Heading1"/>
        <w:spacing w:line="360" w:lineRule="auto"/>
      </w:pPr>
      <w:r w:rsidRPr="008D2A20">
        <w:lastRenderedPageBreak/>
        <w:t>References for scales</w:t>
      </w:r>
    </w:p>
    <w:p w14:paraId="778C2600" w14:textId="77777777" w:rsidR="00733CE8" w:rsidRPr="008D2A20" w:rsidRDefault="00733CE8" w:rsidP="008D2A20">
      <w:pPr>
        <w:spacing w:line="360" w:lineRule="auto"/>
        <w:rPr>
          <w:rFonts w:asciiTheme="minorHAnsi" w:hAnsiTheme="minorHAnsi"/>
          <w:sz w:val="22"/>
          <w:szCs w:val="22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Binge Eating Scale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Gormally&lt;/Author&gt;&lt;Year&gt;1982&lt;/Year&gt;&lt;RecNum&gt;7876&lt;/RecNum&gt;&lt;DisplayText&gt;(Gormally, Black, Daston, &amp;amp; Rardin, 1982)&lt;/DisplayText&gt;&lt;record&gt;&lt;rec-number&gt;7876&lt;/rec-number&gt;&lt;foreign-keys&gt;&lt;key app="EN" db-id="2ztvafpv9apdw0erppyxpft3dvpfxff5aaev" timestamp="1544494158"&gt;7876&lt;/key&gt;&lt;/foreign-keys&gt;&lt;ref-type name="Journal Article"&gt;17&lt;/ref-type&gt;&lt;contributors&gt;&lt;authors&gt;&lt;author&gt;Gormally, Jim&lt;/author&gt;&lt;author&gt;Black, Sionag&lt;/author&gt;&lt;author&gt;Daston, Sandy&lt;/author&gt;&lt;author&gt;Rardin, David&lt;/author&gt;&lt;/authors&gt;&lt;/contributors&gt;&lt;titles&gt;&lt;title&gt;The assessment of binge eating severity among obese persons&lt;/title&gt;&lt;secondary-title&gt;Addictive behaviors&lt;/secondary-title&gt;&lt;/titles&gt;&lt;periodical&gt;&lt;full-title&gt;Addictive Behaviors&lt;/full-title&gt;&lt;abbr-1&gt;Addict. Behav.&lt;/abbr-1&gt;&lt;abbr-2&gt;Addict Behav&lt;/abbr-2&gt;&lt;/periodical&gt;&lt;pages&gt;47-55&lt;/pages&gt;&lt;volume&gt;7&lt;/volume&gt;&lt;number&gt;1&lt;/number&gt;&lt;dates&gt;&lt;year&gt;1982&lt;/year&gt;&lt;/dates&gt;&lt;isbn&gt;0306-4603&lt;/isbn&gt;&lt;urls&gt;&lt;/urls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Gormally, Black, Daston, &amp; Rardin, 1982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4B98045F" w14:textId="447A9D47" w:rsidR="003A2575" w:rsidRPr="008D2A20" w:rsidRDefault="003A2575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Body Attitudes Questionnaire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Ben-Tovim&lt;/Author&gt;&lt;Year&gt;1991&lt;/Year&gt;&lt;RecNum&gt;131&lt;/RecNum&gt;&lt;DisplayText&gt;(Ben-Tovim &amp;amp; Walker, 1991)&lt;/DisplayText&gt;&lt;record&gt;&lt;rec-number&gt;131&lt;/rec-number&gt;&lt;foreign-keys&gt;&lt;key app="EN" db-id="2ztvafpv9apdw0erppyxpft3dvpfxff5aaev" timestamp="0"&gt;131&lt;/key&gt;&lt;/foreign-keys&gt;&lt;ref-type name="Journal Article"&gt;17&lt;/ref-type&gt;&lt;contributors&gt;&lt;authors&gt;&lt;author&gt;Ben-Tovim, David I.&lt;/author&gt;&lt;author&gt;Walker, MKay&lt;/author&gt;&lt;/authors&gt;&lt;/contributors&gt;&lt;titles&gt;&lt;title&gt;The development of the Ben-Tovim Walker Body Attitudes Questionnaire (BAQ), a new measure of women&amp;apos;s attitudes towards their own bodies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775-784&lt;/pages&gt;&lt;volume&gt;21&lt;/volume&gt;&lt;number&gt;3&lt;/number&gt;&lt;keywords&gt;&lt;keyword&gt;*Attitude Measures&lt;/keyword&gt;&lt;keyword&gt;*Body Image&lt;/keyword&gt;&lt;keyword&gt;*Human Females&lt;/keyword&gt;&lt;keyword&gt;*Test Reliability&lt;/keyword&gt;&lt;keyword&gt;*Test Validity&lt;/keyword&gt;&lt;keyword&gt;Disorders&lt;/keyword&gt;&lt;keyword&gt;Eating Disorders&lt;/keyword&gt;&lt;keyword&gt;Personality Scales &amp;amp; Inventories [2223]&lt;/keyword&gt;&lt;keyword&gt;Psychological &amp;amp; Physical Disorders [3200].&lt;/keyword&gt;&lt;keyword&gt;Human. Female. Adolescence (13-17 yrs). Adulthood (18 yrs &amp;amp; older).&lt;/keyword&gt;&lt;/keywords&gt;&lt;dates&gt;&lt;year&gt;1991&lt;/year&gt;&lt;pub-dates&gt;&lt;date&gt;Aug&lt;/date&gt;&lt;/pub-dates&gt;&lt;/dates&gt;&lt;urls&gt;&lt;/urls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Ben-Tovim &amp; Walker, 1991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376894F6" w14:textId="32692CE4" w:rsidR="001679A4" w:rsidRPr="008D2A20" w:rsidRDefault="001679A4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The Body Image-Acceptance and Action Questionnaire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Sandoz&lt;/Author&gt;&lt;Year&gt;2013&lt;/Year&gt;&lt;RecNum&gt;5865&lt;/RecNum&gt;&lt;DisplayText&gt;(Sandoz, Wilson, Merwin, &amp;amp; Kate Kellum, 2013)&lt;/DisplayText&gt;&lt;record&gt;&lt;rec-number&gt;5865&lt;/rec-number&gt;&lt;foreign-keys&gt;&lt;key app="EN" db-id="2ztvafpv9apdw0erppyxpft3dvpfxff5aaev" timestamp="1441244851"&gt;5865&lt;/key&gt;&lt;/foreign-keys&gt;&lt;ref-type name="Journal Article"&gt;17&lt;/ref-type&gt;&lt;contributors&gt;&lt;authors&gt;&lt;author&gt;Sandoz, Emily K.&lt;/author&gt;&lt;author&gt;Wilson, Kelly G.&lt;/author&gt;&lt;author&gt;Merwin, Rhonda M.&lt;/author&gt;&lt;author&gt;Kate Kellum, Karen&lt;/author&gt;&lt;/authors&gt;&lt;/contributors&gt;&lt;titles&gt;&lt;title&gt;Assessment of body image flexibility: The Body Image-Acceptance and Action Questionnaire&lt;/title&gt;&lt;secondary-title&gt;Journal of Contextual Behavioral Science&lt;/secondary-title&gt;&lt;/titles&gt;&lt;periodical&gt;&lt;full-title&gt;Journal of Contextual Behavioral Science&lt;/full-title&gt;&lt;/periodical&gt;&lt;pages&gt;39-48&lt;/pages&gt;&lt;volume&gt;2&lt;/volume&gt;&lt;number&gt;1–2&lt;/number&gt;&lt;keywords&gt;&lt;keyword&gt;Body image&lt;/keyword&gt;&lt;keyword&gt;Psychological flexibility&lt;/keyword&gt;&lt;keyword&gt;Acceptance&lt;/keyword&gt;&lt;keyword&gt;Mindfulness&lt;/keyword&gt;&lt;keyword&gt;Eating&lt;/keyword&gt;&lt;keyword&gt;Assessment&lt;/keyword&gt;&lt;/keywords&gt;&lt;dates&gt;&lt;year&gt;2013&lt;/year&gt;&lt;pub-dates&gt;&lt;date&gt;4/15/&lt;/date&gt;&lt;/pub-dates&gt;&lt;/dates&gt;&lt;isbn&gt;2212-1447&lt;/isbn&gt;&lt;urls&gt;&lt;related-urls&gt;&lt;url&gt;http://dx.doi.org/10.1016/j.jcbs.2013.03.002&lt;/url&gt;&lt;url&gt;http://www.sciencedirect.com/science/article/pii/S2212144713000069&lt;/url&gt;&lt;/related-urls&gt;&lt;/urls&gt;&lt;electronic-resource-num&gt;10.1016/j.jcbs.2013.03.002&lt;/electronic-resource-num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Sandoz, Wilson, Merwin, &amp; Kate Kellum, 2013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57335370" w14:textId="28ED6C83" w:rsidR="00B33286" w:rsidRPr="008D2A20" w:rsidRDefault="00B33286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Body Shape Questionnaire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Cooper&lt;/Author&gt;&lt;Year&gt;1987&lt;/Year&gt;&lt;RecNum&gt;107&lt;/RecNum&gt;&lt;DisplayText&gt;(Cooper, Taylor, Cooper, &amp;amp; Fairburn, 1987)&lt;/DisplayText&gt;&lt;record&gt;&lt;rec-number&gt;107&lt;/rec-number&gt;&lt;foreign-keys&gt;&lt;key app="EN" db-id="2ztvafpv9apdw0erppyxpft3dvpfxff5aaev" timestamp="0"&gt;107&lt;/key&gt;&lt;/foreign-keys&gt;&lt;ref-type name="Journal Article"&gt;17&lt;/ref-type&gt;&lt;contributors&gt;&lt;authors&gt;&lt;author&gt;Cooper, Peter J.&lt;/author&gt;&lt;author&gt;Taylor, Melanie J.&lt;/author&gt;&lt;author&gt;Cooper, Zafra&lt;/author&gt;&lt;author&gt;Fairburn, Christopher G.&lt;/author&gt;&lt;/authors&gt;&lt;/contributors&gt;&lt;titles&gt;&lt;title&gt;The development and validation of the Body Shape Questionnaire&lt;/title&gt;&lt;secondary-title&gt;International Journal of Eating Disorders&lt;/secondary-title&gt;&lt;/titles&gt;&lt;periodical&gt;&lt;full-title&gt;International Journal of Eating Disorders&lt;/full-title&gt;&lt;abbr-1&gt;Int. J. Eat. Disord.&lt;/abbr-1&gt;&lt;abbr-2&gt;Int J Eat Disord&lt;/abbr-2&gt;&lt;/periodical&gt;&lt;pages&gt;485-494&lt;/pages&gt;&lt;volume&gt;6&lt;/volume&gt;&lt;number&gt;4&lt;/number&gt;&lt;keywords&gt;&lt;keyword&gt;*Anorexia Nervosa&lt;/keyword&gt;&lt;keyword&gt;*Body Image&lt;/keyword&gt;&lt;keyword&gt;*Bulimia&lt;/keyword&gt;&lt;keyword&gt;*Questionnaires&lt;/keyword&gt;&lt;keyword&gt;*Test Construction&lt;/keyword&gt;&lt;keyword&gt;Test Validity&lt;/keyword&gt;&lt;keyword&gt;Clinical Psychological Testing [2224]&lt;/keyword&gt;&lt;keyword&gt;Eating Disorders [3260].&lt;/keyword&gt;&lt;keyword&gt;Human. Adulthood (18 yrs &amp;amp; older).&lt;/keyword&gt;&lt;/keywords&gt;&lt;dates&gt;&lt;year&gt;1987&lt;/year&gt;&lt;pub-dates&gt;&lt;date&gt;Jul&lt;/date&gt;&lt;/pub-dates&gt;&lt;/dates&gt;&lt;urls&gt;&lt;pdf-urls&gt;&lt;url&gt;file:///R:/My_Body_My_Life/References/Cooper%20et%20al%201987%20Development%20of%20the%20Body%20Shape%20Questionnaire%20(BSQ).pdf&lt;/url&gt;&lt;/pdf-urls&gt;&lt;/urls&gt;&lt;custom5&gt;Sian&amp;apos;s Files&lt;/custom5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Cooper, Taylor, Cooper, &amp; Fairburn, 1987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1898FB1C" w14:textId="662DB97B" w:rsidR="002D69D4" w:rsidRDefault="002D69D4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>
        <w:rPr>
          <w:rFonts w:asciiTheme="minorHAnsi" w:hAnsiTheme="minorHAnsi" w:cs="Calibri"/>
          <w:color w:val="000000" w:themeColor="text1"/>
          <w:sz w:val="22"/>
          <w:szCs w:val="22"/>
          <w:lang w:val="en-AU"/>
        </w:rPr>
        <w:t>Clinical Impairment Assessment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 </w: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>
          <w:fldData xml:space="preserve">PEVuZE5vdGU+PENpdGU+PEF1dGhvcj5Cb2huPC9BdXRob3I+PFllYXI+MjAwODwvWWVhcj48UmVj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</w:fldData>
        </w:fldChar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</w:instrTex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>
          <w:fldData xml:space="preserve">PEVuZE5vdGU+PENpdGU+PEF1dGhvcj5Cb2huPC9BdXRob3I+PFllYXI+MjAwODwvWWVhcj48UmVj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</w:fldData>
        </w:fldChar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.DATA </w:instrTex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Bohn et al., 2008)</w: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01891BF5" w14:textId="01CFB680" w:rsidR="008D2A20" w:rsidRPr="008D2A20" w:rsidRDefault="008D2A20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Compulsive Exercise Test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Taranis&lt;/Author&gt;&lt;Year&gt;2011&lt;/Year&gt;&lt;RecNum&gt;3299&lt;/RecNum&gt;&lt;DisplayText&gt;(Taranis, Touyz, &amp;amp; Meyer, 2011)&lt;/DisplayText&gt;&lt;record&gt;&lt;rec-number&gt;3299&lt;/rec-number&gt;&lt;foreign-keys&gt;&lt;key app="EN" db-id="2ztvafpv9apdw0erppyxpft3dvpfxff5aaev" timestamp="1306202648"&gt;3299&lt;/key&gt;&lt;/foreign-keys&gt;&lt;ref-type name="Journal Article"&gt;17&lt;/ref-type&gt;&lt;contributors&gt;&lt;authors&gt;&lt;author&gt;Taranis, Lorin&lt;/author&gt;&lt;author&gt;Touyz, Stephen&lt;/author&gt;&lt;author&gt;Meyer, Caroline&lt;/author&gt;&lt;/authors&gt;&lt;/contributors&gt;&lt;titles&gt;&lt;title&gt;Disordered eating and exercise: Development and preliminary validation of the compulsive exercise test (CET)&lt;/title&gt;&lt;secondary-title&gt;European Eating Disorders Review&lt;/secondary-title&gt;&lt;/titles&gt;&lt;periodical&gt;&lt;full-title&gt;European Eating Disorders Review&lt;/full-title&gt;&lt;abbr-1&gt;Eur Eat Disord Rev&lt;/abbr-1&gt;&lt;/periodical&gt;&lt;pages&gt;256-268&lt;/pages&gt;&lt;volume&gt;19&lt;/volume&gt;&lt;number&gt;3&lt;/number&gt;&lt;keywords&gt;&lt;keyword&gt;exercise&lt;/keyword&gt;&lt;keyword&gt;eating&lt;/keyword&gt;&lt;keyword&gt;measure&lt;/keyword&gt;&lt;keyword&gt;questionnaire&lt;/keyword&gt;&lt;keyword&gt;multidimensional&lt;/keyword&gt;&lt;/keywords&gt;&lt;dates&gt;&lt;year&gt;2011&lt;/year&gt;&lt;/dates&gt;&lt;publisher&gt;John Wiley &amp;amp; Sons, Ltd.&lt;/publisher&gt;&lt;isbn&gt;1099-0968&lt;/isbn&gt;&lt;urls&gt;&lt;related-urls&gt;&lt;url&gt;http://dx.doi.org/10.1002/erv.1108&lt;/url&gt;&lt;/related-urls&gt;&lt;/urls&gt;&lt;electronic-resource-num&gt;10.1002/erv.1108&lt;/electronic-resource-num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Taranis, Touyz, &amp; Meyer, 2011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71684860" w14:textId="2CA99A16" w:rsidR="00B33286" w:rsidRPr="008D2A20" w:rsidRDefault="00B33286" w:rsidP="008D2A20">
      <w:pPr>
        <w:spacing w:line="360" w:lineRule="auto"/>
        <w:rPr>
          <w:rFonts w:asciiTheme="minorHAnsi" w:hAnsiTheme="minorHAnsi"/>
          <w:sz w:val="22"/>
          <w:szCs w:val="22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>Drive for Muscularity</w:t>
      </w:r>
      <w:r w:rsidRPr="008D2A20">
        <w:rPr>
          <w:rFonts w:asciiTheme="minorHAnsi" w:hAnsiTheme="minorHAnsi"/>
          <w:sz w:val="22"/>
          <w:szCs w:val="22"/>
        </w:rPr>
        <w:t xml:space="preserve"> </w:t>
      </w:r>
      <w:r w:rsidRPr="008D2A20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NY0NyZWFyeTwvQXV0aG9yPjxZZWFyPjIwMDQ8L1llYXI+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</w:fldData>
        </w:fldChar>
      </w:r>
      <w:r w:rsidRPr="008D2A20">
        <w:rPr>
          <w:rFonts w:asciiTheme="minorHAnsi" w:hAnsiTheme="minorHAnsi"/>
          <w:sz w:val="22"/>
          <w:szCs w:val="22"/>
        </w:rPr>
        <w:instrText xml:space="preserve"> ADDIN EN.CITE </w:instrText>
      </w:r>
      <w:r w:rsidRPr="008D2A20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NY0NyZWFyeTwvQXV0aG9yPjxZZWFyPjIwMDQ8L1llYXI+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</w:fldData>
        </w:fldChar>
      </w:r>
      <w:r w:rsidRPr="008D2A20">
        <w:rPr>
          <w:rFonts w:asciiTheme="minorHAnsi" w:hAnsiTheme="minorHAnsi"/>
          <w:sz w:val="22"/>
          <w:szCs w:val="22"/>
        </w:rPr>
        <w:instrText xml:space="preserve"> ADDIN EN.CITE.DATA </w:instrText>
      </w:r>
      <w:r w:rsidRPr="008D2A20">
        <w:rPr>
          <w:rFonts w:asciiTheme="minorHAnsi" w:hAnsiTheme="minorHAnsi"/>
          <w:sz w:val="22"/>
          <w:szCs w:val="22"/>
        </w:rPr>
      </w:r>
      <w:r w:rsidRPr="008D2A20">
        <w:rPr>
          <w:rFonts w:asciiTheme="minorHAnsi" w:hAnsiTheme="minorHAnsi"/>
          <w:sz w:val="22"/>
          <w:szCs w:val="22"/>
        </w:rPr>
        <w:fldChar w:fldCharType="end"/>
      </w:r>
      <w:r w:rsidRPr="008D2A20">
        <w:rPr>
          <w:rFonts w:asciiTheme="minorHAnsi" w:hAnsiTheme="minorHAnsi"/>
          <w:sz w:val="22"/>
          <w:szCs w:val="22"/>
        </w:rPr>
      </w:r>
      <w:r w:rsidRPr="008D2A20">
        <w:rPr>
          <w:rFonts w:asciiTheme="minorHAnsi" w:hAnsiTheme="minorHAnsi"/>
          <w:sz w:val="22"/>
          <w:szCs w:val="22"/>
        </w:rPr>
        <w:fldChar w:fldCharType="separate"/>
      </w:r>
      <w:r w:rsidRPr="008D2A20">
        <w:rPr>
          <w:rFonts w:asciiTheme="minorHAnsi" w:hAnsiTheme="minorHAnsi"/>
          <w:noProof/>
          <w:sz w:val="22"/>
          <w:szCs w:val="22"/>
        </w:rPr>
        <w:t>(McCreary, Sasse, Saucier, &amp; Dorsch, 2004)</w:t>
      </w:r>
      <w:r w:rsidRPr="008D2A20">
        <w:rPr>
          <w:rFonts w:asciiTheme="minorHAnsi" w:hAnsiTheme="minorHAnsi"/>
          <w:sz w:val="22"/>
          <w:szCs w:val="22"/>
        </w:rPr>
        <w:fldChar w:fldCharType="end"/>
      </w:r>
    </w:p>
    <w:p w14:paraId="3C7C20B0" w14:textId="6C61723C" w:rsidR="00337BEB" w:rsidRPr="008D2A20" w:rsidRDefault="00337BEB" w:rsidP="008D2A20">
      <w:pPr>
        <w:spacing w:line="360" w:lineRule="auto"/>
        <w:rPr>
          <w:rFonts w:asciiTheme="minorHAnsi" w:hAnsiTheme="minorHAnsi"/>
          <w:sz w:val="22"/>
          <w:szCs w:val="22"/>
        </w:rPr>
      </w:pPr>
      <w:r w:rsidRPr="008D2A20">
        <w:rPr>
          <w:rFonts w:asciiTheme="minorHAnsi" w:hAnsiTheme="minorHAnsi"/>
          <w:sz w:val="22"/>
          <w:szCs w:val="22"/>
        </w:rPr>
        <w:t xml:space="preserve">Eating Disorder Examination-Questionnaire </w:t>
      </w:r>
      <w:r w:rsidRPr="008D2A20">
        <w:rPr>
          <w:rFonts w:asciiTheme="minorHAnsi" w:hAnsiTheme="minorHAnsi"/>
          <w:sz w:val="22"/>
          <w:szCs w:val="22"/>
        </w:rPr>
        <w:fldChar w:fldCharType="begin"/>
      </w:r>
      <w:r w:rsidRPr="008D2A20">
        <w:rPr>
          <w:rFonts w:asciiTheme="minorHAnsi" w:hAnsiTheme="minorHAnsi"/>
          <w:sz w:val="22"/>
          <w:szCs w:val="22"/>
        </w:rPr>
        <w:instrText xml:space="preserve"> ADDIN EN.CITE &lt;EndNote&gt;&lt;Cite&gt;&lt;Author&gt;Fairburn&lt;/Author&gt;&lt;Year&gt;1994&lt;/Year&gt;&lt;RecNum&gt;4415&lt;/RecNum&gt;&lt;DisplayText&gt;(Fairburn &amp;amp; Beglin, 1994)&lt;/DisplayText&gt;&lt;record&gt;&lt;rec-number&gt;4415&lt;/rec-number&gt;&lt;foreign-keys&gt;&lt;key app="EN" db-id="2ztvafpv9apdw0erppyxpft3dvpfxff5aaev" timestamp="1353560237"&gt;4415&lt;/key&gt;&lt;/foreign-keys&gt;&lt;ref-type name="Journal Article"&gt;17&lt;/ref-type&gt;&lt;contributors&gt;&lt;authors&gt;&lt;author&gt;Fairburn, Christopher G.&lt;/author&gt;&lt;author&gt;Beglin, Sarah J.&lt;/author&gt;&lt;/authors&gt;&lt;/contributors&gt;&lt;titles&gt;&lt;title&gt;Assessment of eating disorders: Interview or self-report questionnaire?&lt;/title&gt;&lt;secondary-title&gt;International Journal of Eating Disorders&lt;/secondary-title&gt;&lt;/titles&gt;&lt;periodical&gt;&lt;full-title&gt;International Journal of Eating Disorders&lt;/full-title&gt;&lt;abbr-1&gt;Int. J. Eat. Disord.&lt;/abbr-1&gt;&lt;abbr-2&gt;Int J Eat Disord&lt;/abbr-2&gt;&lt;/periodical&gt;&lt;pages&gt;363-370&lt;/pages&gt;&lt;volume&gt;16&lt;/volume&gt;&lt;number&gt;4&lt;/number&gt;&lt;dates&gt;&lt;year&gt;1994&lt;/year&gt;&lt;/dates&gt;&lt;publisher&gt;Wiley Subscription Services, Inc., A Wiley Company&lt;/publisher&gt;&lt;isbn&gt;1098-108X&lt;/isbn&gt;&lt;urls&gt;&lt;related-urls&gt;&lt;url&gt;http://dx.doi.org/10.1002/1098-108X(199412)16:4&amp;lt;363::AID-EAT2260160405&amp;gt;3.0.CO;2-#&lt;/url&gt;&lt;/related-urls&gt;&lt;/urls&gt;&lt;electronic-resource-num&gt;10.1002/1098-108x(199412)16:4&amp;lt;363::aid-eat2260160405&amp;gt;3.0.co;2-#&lt;/electronic-resource-num&gt;&lt;/record&gt;&lt;/Cite&gt;&lt;/EndNote&gt;</w:instrText>
      </w:r>
      <w:r w:rsidRPr="008D2A20">
        <w:rPr>
          <w:rFonts w:asciiTheme="minorHAnsi" w:hAnsiTheme="minorHAnsi"/>
          <w:sz w:val="22"/>
          <w:szCs w:val="22"/>
        </w:rPr>
        <w:fldChar w:fldCharType="separate"/>
      </w:r>
      <w:r w:rsidRPr="008D2A20">
        <w:rPr>
          <w:rFonts w:asciiTheme="minorHAnsi" w:hAnsiTheme="minorHAnsi"/>
          <w:noProof/>
          <w:sz w:val="22"/>
          <w:szCs w:val="22"/>
        </w:rPr>
        <w:t>(Fairburn &amp; Beglin, 1994)</w:t>
      </w:r>
      <w:r w:rsidRPr="008D2A20">
        <w:rPr>
          <w:rFonts w:asciiTheme="minorHAnsi" w:hAnsiTheme="minorHAnsi"/>
          <w:sz w:val="22"/>
          <w:szCs w:val="22"/>
        </w:rPr>
        <w:fldChar w:fldCharType="end"/>
      </w:r>
    </w:p>
    <w:p w14:paraId="11F29F1A" w14:textId="5A8DD8CA" w:rsidR="00337BEB" w:rsidRPr="008D2A20" w:rsidRDefault="00337BEB" w:rsidP="008D2A20">
      <w:pPr>
        <w:spacing w:line="360" w:lineRule="auto"/>
        <w:rPr>
          <w:rFonts w:asciiTheme="minorHAnsi" w:hAnsiTheme="minorHAnsi"/>
          <w:sz w:val="22"/>
          <w:szCs w:val="22"/>
        </w:rPr>
      </w:pPr>
      <w:r w:rsidRPr="008D2A20">
        <w:rPr>
          <w:rFonts w:asciiTheme="minorHAnsi" w:hAnsiTheme="minorHAnsi"/>
          <w:sz w:val="22"/>
          <w:szCs w:val="22"/>
        </w:rPr>
        <w:t xml:space="preserve">Eating Disorder Examination-Questionnaire-Short Form </w:t>
      </w:r>
      <w:r w:rsidRPr="008D2A20">
        <w:rPr>
          <w:rFonts w:asciiTheme="minorHAnsi" w:hAnsiTheme="minorHAnsi"/>
          <w:sz w:val="22"/>
          <w:szCs w:val="22"/>
        </w:rPr>
        <w:fldChar w:fldCharType="begin"/>
      </w:r>
      <w:r w:rsidRPr="008D2A20">
        <w:rPr>
          <w:rFonts w:asciiTheme="minorHAnsi" w:hAnsiTheme="minorHAnsi"/>
          <w:sz w:val="22"/>
          <w:szCs w:val="22"/>
        </w:rPr>
        <w:instrText xml:space="preserve"> ADDIN EN.CITE &lt;EndNote&gt;&lt;Cite&gt;&lt;Author&gt;Gideon&lt;/Author&gt;&lt;Year&gt;2016&lt;/Year&gt;&lt;RecNum&gt;6532&lt;/RecNum&gt;&lt;DisplayText&gt;(Gideon et al., 2016)&lt;/DisplayText&gt;&lt;record&gt;&lt;rec-number&gt;6532&lt;/rec-number&gt;&lt;foreign-keys&gt;&lt;key app="EN" db-id="2ztvafpv9apdw0erppyxpft3dvpfxff5aaev" timestamp="1465866648"&gt;6532&lt;/key&gt;&lt;/foreign-keys&gt;&lt;ref-type name="Journal Article"&gt;17&lt;/ref-type&gt;&lt;contributors&gt;&lt;authors&gt;&lt;author&gt;Gideon, Nicole&lt;/author&gt;&lt;author&gt;Hawkes, Nick&lt;/author&gt;&lt;author&gt;Mond, Jonathan&lt;/author&gt;&lt;author&gt;Saunders, Rob&lt;/author&gt;&lt;author&gt;Tchanturia, Kate&lt;/author&gt;&lt;author&gt;Serpell, Lucy&lt;/author&gt;&lt;/authors&gt;&lt;/contributors&gt;&lt;titles&gt;&lt;title&gt;Development and psychometric validation of the EDE-QS, a 12 item short form of the Eating Disorder Examination Questionnaire (EDE-Q)&lt;/title&gt;&lt;secondary-title&gt;PLoS ONE&lt;/secondary-title&gt;&lt;/titles&gt;&lt;periodical&gt;&lt;full-title&gt;PLos ONE&lt;/full-title&gt;&lt;/periodical&gt;&lt;pages&gt;e0152744&lt;/pages&gt;&lt;volume&gt;11&lt;/volume&gt;&lt;number&gt;5&lt;/number&gt;&lt;dates&gt;&lt;year&gt;2016&lt;/year&gt;&lt;/dates&gt;&lt;publisher&gt;Public Library of Science&lt;/publisher&gt;&lt;urls&gt;&lt;related-urls&gt;&lt;url&gt;http://dx.doi.org/10.1371%2Fjournal.pone.0152744&lt;/url&gt;&lt;/related-urls&gt;&lt;/urls&gt;&lt;electronic-resource-num&gt;10.1371/journal.pone.0152744&lt;/electronic-resource-num&gt;&lt;/record&gt;&lt;/Cite&gt;&lt;/EndNote&gt;</w:instrText>
      </w:r>
      <w:r w:rsidRPr="008D2A20">
        <w:rPr>
          <w:rFonts w:asciiTheme="minorHAnsi" w:hAnsiTheme="minorHAnsi"/>
          <w:sz w:val="22"/>
          <w:szCs w:val="22"/>
        </w:rPr>
        <w:fldChar w:fldCharType="separate"/>
      </w:r>
      <w:r w:rsidRPr="008D2A20">
        <w:rPr>
          <w:rFonts w:asciiTheme="minorHAnsi" w:hAnsiTheme="minorHAnsi"/>
          <w:noProof/>
          <w:sz w:val="22"/>
          <w:szCs w:val="22"/>
        </w:rPr>
        <w:t>(Gideon et al., 2016)</w:t>
      </w:r>
      <w:r w:rsidRPr="008D2A20">
        <w:rPr>
          <w:rFonts w:asciiTheme="minorHAnsi" w:hAnsiTheme="minorHAnsi"/>
          <w:sz w:val="22"/>
          <w:szCs w:val="22"/>
        </w:rPr>
        <w:fldChar w:fldCharType="end"/>
      </w:r>
    </w:p>
    <w:p w14:paraId="2D64249A" w14:textId="251A40E9" w:rsidR="005B7DE2" w:rsidRPr="008D2A20" w:rsidRDefault="005B7DE2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Eating Disorder Inventory </w:t>
      </w:r>
      <w:r w:rsidR="00B33286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="00B33286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Garner&lt;/Author&gt;&lt;Year&gt;1991&lt;/Year&gt;&lt;RecNum&gt;890&lt;/RecNum&gt;&lt;DisplayText&gt;(Garner, 1991)&lt;/DisplayText&gt;&lt;record&gt;&lt;rec-number&gt;890&lt;/rec-number&gt;&lt;foreign-keys&gt;&lt;key app="EN" db-id="2ztvafpv9apdw0erppyxpft3dvpfxff5aaev" timestamp="0"&gt;890&lt;/key&gt;&lt;/foreign-keys&gt;&lt;ref-type name="Book"&gt;6&lt;/ref-type&gt;&lt;contributors&gt;&lt;authors&gt;&lt;author&gt;Garner, David M.&lt;/author&gt;&lt;/authors&gt;&lt;/contributors&gt;&lt;titles&gt;&lt;title&gt;Eating Disorder Inventory-2 manual&lt;/title&gt;&lt;/titles&gt;&lt;dates&gt;&lt;year&gt;1991&lt;/year&gt;&lt;/dates&gt;&lt;pub-location&gt;Odessa, FL&lt;/pub-location&gt;&lt;publisher&gt;Psychological Assessment Resources, Inc&lt;/publisher&gt;&lt;urls&gt;&lt;/urls&gt;&lt;/record&gt;&lt;/Cite&gt;&lt;/EndNote&gt;</w:instrText>
      </w:r>
      <w:r w:rsidR="00B33286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="00B33286"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Garner, 1991)</w:t>
      </w:r>
      <w:r w:rsidR="00B33286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5749669D" w14:textId="14C462FA" w:rsidR="002D69D4" w:rsidRDefault="002D69D4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>
        <w:rPr>
          <w:rFonts w:asciiTheme="minorHAnsi" w:hAnsiTheme="minorHAnsi" w:cs="Calibri"/>
          <w:color w:val="000000" w:themeColor="text1"/>
          <w:sz w:val="22"/>
          <w:szCs w:val="22"/>
          <w:lang w:val="en-AU"/>
        </w:rPr>
        <w:t>Eating Disorder Quality of Life Instrument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 </w: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Engel&lt;/Author&gt;&lt;Year&gt;2006&lt;/Year&gt;&lt;RecNum&gt;7883&lt;/RecNum&gt;&lt;DisplayText&gt;(Engel et al., 2006)&lt;/DisplayText&gt;&lt;record&gt;&lt;rec-number&gt;7883&lt;/rec-number&gt;&lt;foreign-keys&gt;&lt;key app="EN" db-id="2ztvafpv9apdw0erppyxpft3dvpfxff5aaev" timestamp="1544593217"&gt;7883&lt;/key&gt;&lt;/foreign-keys&gt;&lt;ref-type name="Journal Article"&gt;17&lt;/ref-type&gt;&lt;contributors&gt;&lt;authors&gt;&lt;author&gt;Engel, Scott G.&lt;/author&gt;&lt;author&gt;Wittrock, David A.&lt;/author&gt;&lt;author&gt;Crosby, Ross D.&lt;/author&gt;&lt;author&gt;Wonderlich, Stephen A.&lt;/author&gt;&lt;author&gt;Mitchell, James E.&lt;/author&gt;&lt;author&gt;Kolotkin, Ronette L.&lt;/author&gt;&lt;/authors&gt;&lt;/contributors&gt;&lt;titles&gt;&lt;title&gt;Development and psychometric validation of an eating disorder-specific health-related quality of life instrument&lt;/title&gt;&lt;secondary-title&gt;International Journal of Eating Disorders&lt;/secondary-title&gt;&lt;/titles&gt;&lt;periodical&gt;&lt;full-title&gt;International Journal of Eating Disorders&lt;/full-title&gt;&lt;abbr-1&gt;Int. J. Eat. Disord.&lt;/abbr-1&gt;&lt;abbr-2&gt;Int J Eat Disord&lt;/abbr-2&gt;&lt;/periodical&gt;&lt;pages&gt;62-71&lt;/pages&gt;&lt;volume&gt;39&lt;/volume&gt;&lt;number&gt;1&lt;/number&gt;&lt;dates&gt;&lt;year&gt;2006&lt;/year&gt;&lt;/dates&gt;&lt;urls&gt;&lt;related-urls&gt;&lt;url&gt;https://onlinelibrary.wiley.com/doi/abs/10.1002/eat.20200&lt;/url&gt;&lt;/related-urls&gt;&lt;/urls&gt;&lt;electronic-resource-num&gt;doi:10.1002/eat.20200&lt;/electronic-resource-num&gt;&lt;/record&gt;&lt;/Cite&gt;&lt;/EndNote&gt;</w:instrTex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Engel et al., 2006)</w: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13C65D4D" w14:textId="219E7709" w:rsidR="00B33286" w:rsidRPr="008D2A20" w:rsidRDefault="00B33286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Goldfarb Fear of Fat Scale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Goldfarb&lt;/Author&gt;&lt;Year&gt;1985&lt;/Year&gt;&lt;RecNum&gt;5008&lt;/RecNum&gt;&lt;DisplayText&gt;(Goldfarb, Dykens, &amp;amp; Gerrard, 1985)&lt;/DisplayText&gt;&lt;record&gt;&lt;rec-number&gt;5008&lt;/rec-number&gt;&lt;foreign-keys&gt;&lt;key app="EN" db-id="2ztvafpv9apdw0erppyxpft3dvpfxff5aaev" timestamp="1384477584"&gt;5008&lt;/key&gt;&lt;/foreign-keys&gt;&lt;ref-type name="Journal Article"&gt;17&lt;/ref-type&gt;&lt;contributors&gt;&lt;authors&gt;&lt;author&gt;Goldfarb, L. A.&lt;/author&gt;&lt;author&gt;Dykens, E. M.&lt;/author&gt;&lt;author&gt;Gerrard, M.&lt;/author&gt;&lt;/authors&gt;&lt;/contributors&gt;&lt;titles&gt;&lt;title&gt;The Goldfarb Fear of Fat Scale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329-332&lt;/pages&gt;&lt;volume&gt;49&lt;/volume&gt;&lt;number&gt;3&lt;/number&gt;&lt;dates&gt;&lt;year&gt;1985&lt;/year&gt;&lt;/dates&gt;&lt;isbn&gt;0022-3891 (Print)&amp;#xD;0022-3891 (Linking)&lt;/isbn&gt;&lt;urls&gt;&lt;/urls&gt;&lt;electronic-resource-num&gt;10.1207/s15327752jpa4903_21&lt;/electronic-resource-num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Goldfarb, Dykens, &amp; Gerrard, 1985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4DDBEAD9" w14:textId="5559F314" w:rsidR="00616222" w:rsidRDefault="00616222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616222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Military Stigma Scale </w: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Skopp&lt;/Author&gt;&lt;Year&gt;2012&lt;/Year&gt;&lt;RecNum&gt;7890&lt;/RecNum&gt;&lt;DisplayText&gt;(Skopp et al., 2012)&lt;/DisplayText&gt;&lt;record&gt;&lt;rec-number&gt;7890&lt;/rec-number&gt;&lt;foreign-keys&gt;&lt;key app="EN" db-id="2ztvafpv9apdw0erppyxpft3dvpfxff5aaev" timestamp="1544599842"&gt;7890&lt;/key&gt;&lt;/foreign-keys&gt;&lt;ref-type name="Journal Article"&gt;17&lt;/ref-type&gt;&lt;contributors&gt;&lt;authors&gt;&lt;author&gt;Skopp, Nancy A.&lt;/author&gt;&lt;author&gt;Bush, Nigel E.&lt;/author&gt;&lt;author&gt;Vogel, David L.&lt;/author&gt;&lt;author&gt;Wade, Nathaniel G.&lt;/author&gt;&lt;author&gt;Sirotin, Anton P.&lt;/author&gt;&lt;author&gt;McCann, Russell A.&lt;/author&gt;&lt;author&gt;Metzger-Abamukong, Melinda J.&lt;/author&gt;&lt;/authors&gt;&lt;/contributors&gt;&lt;titles&gt;&lt;title&gt;Development and initial testing of a measure of public and self-stigma in the military&lt;/title&gt;&lt;secondary-title&gt;Journal of Clinical Psychology&lt;/secondary-title&gt;&lt;/titles&gt;&lt;periodical&gt;&lt;full-title&gt;Journal of Clinical Psychology&lt;/full-title&gt;&lt;abbr-1&gt;J. Clin. Psychol.&lt;/abbr-1&gt;&lt;abbr-2&gt;J Clin Psychol&lt;/abbr-2&gt;&lt;/periodical&gt;&lt;pages&gt;1036-1047&lt;/pages&gt;&lt;volume&gt;68&lt;/volume&gt;&lt;number&gt;9&lt;/number&gt;&lt;dates&gt;&lt;year&gt;2012&lt;/year&gt;&lt;/dates&gt;&lt;urls&gt;&lt;related-urls&gt;&lt;url&gt;https://onlinelibrary.wiley.com/doi/abs/10.1002/jclp.21889&lt;/url&gt;&lt;/related-urls&gt;&lt;/urls&gt;&lt;electronic-resource-num&gt;doi:10.1002/jclp.21889&lt;/electronic-resource-num&gt;&lt;/record&gt;&lt;/Cite&gt;&lt;/EndNote&gt;</w:instrTex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Skopp et al., 2012)</w:t>
      </w:r>
      <w:r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0DDEEF7C" w14:textId="57720FFB" w:rsidR="00337BEB" w:rsidRPr="008D2A20" w:rsidRDefault="00733CE8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Mizes Anorectic Cognitions – Revised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Mizes&lt;/Author&gt;&lt;Year&gt;2000&lt;/Year&gt;&lt;RecNum&gt;7878&lt;/RecNum&gt;&lt;DisplayText&gt;(Mizes et al., 2000)&lt;/DisplayText&gt;&lt;record&gt;&lt;rec-number&gt;7878&lt;/rec-number&gt;&lt;foreign-keys&gt;&lt;key app="EN" db-id="2ztvafpv9apdw0erppyxpft3dvpfxff5aaev" timestamp="1544582735"&gt;7878&lt;/key&gt;&lt;/foreign-keys&gt;&lt;ref-type name="Journal Article"&gt;17&lt;/ref-type&gt;&lt;contributors&gt;&lt;authors&gt;&lt;author&gt;Mizes, J. Scott&lt;/author&gt;&lt;author&gt;Christiano, Beth&lt;/author&gt;&lt;author&gt;Madison, James&lt;/author&gt;&lt;author&gt;Post, Gail&lt;/author&gt;&lt;author&gt;Seime, Richard&lt;/author&gt;&lt;author&gt;Varnado, Paula&lt;/author&gt;&lt;/authors&gt;&lt;/contributors&gt;&lt;titles&gt;&lt;title&gt;Development of the Mizes Anorectic Cognitions questionnaire-revised: Psychometric properties and factor structure in a large sample of eating disorder patients&lt;/title&gt;&lt;secondary-title&gt;International Journal of Eating Disorders&lt;/secondary-title&gt;&lt;/titles&gt;&lt;periodical&gt;&lt;full-title&gt;International Journal of Eating Disorders&lt;/full-title&gt;&lt;abbr-1&gt;Int. J. Eat. Disord.&lt;/abbr-1&gt;&lt;abbr-2&gt;Int J Eat Disord&lt;/abbr-2&gt;&lt;/periodical&gt;&lt;pages&gt;415-421&lt;/pages&gt;&lt;volume&gt;28&lt;/volume&gt;&lt;number&gt;4&lt;/number&gt;&lt;dates&gt;&lt;year&gt;2000&lt;/year&gt;&lt;/dates&gt;&lt;urls&gt;&lt;related-urls&gt;&lt;url&gt;https://onlinelibrary.wiley.com/doi/abs/10.1002/1098-108X%28200012%2928%3A4%3C415%3A%3AAID-EAT9%3E3.0.CO%3B2-Z&lt;/url&gt;&lt;/related-urls&gt;&lt;/urls&gt;&lt;electronic-resource-num&gt;doi:10.1002/1098-108X(200012)28:4&amp;lt;415::AID-EAT9&amp;gt;3.0.CO;2-Z&lt;/electronic-resource-num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Mizes et al., 2000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4A66233A" w14:textId="6DB7E15E" w:rsidR="00D06E3A" w:rsidRPr="008D2A20" w:rsidRDefault="005B7DE2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>The Bulimia Test-Revised</w:t>
      </w:r>
      <w:r w:rsidR="00D06E3A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 </w:t>
      </w:r>
      <w:r w:rsidR="00D06E3A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="00D06E3A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Thelen&lt;/Author&gt;&lt;Year&gt;1991&lt;/Year&gt;&lt;RecNum&gt;7879&lt;/RecNum&gt;&lt;DisplayText&gt;(Thelen, Farmer, Wonderlich, &amp;amp; Smith, 1991)&lt;/DisplayText&gt;&lt;record&gt;&lt;rec-number&gt;7879&lt;/rec-number&gt;&lt;foreign-keys&gt;&lt;key app="EN" db-id="2ztvafpv9apdw0erppyxpft3dvpfxff5aaev" timestamp="1544583027"&gt;7879&lt;/key&gt;&lt;/foreign-keys&gt;&lt;ref-type name="Journal Article"&gt;17&lt;/ref-type&gt;&lt;contributors&gt;&lt;authors&gt;&lt;author&gt;Thelen, Mark H.&lt;/author&gt;&lt;author&gt;Farmer, Janet&lt;/author&gt;&lt;author&gt;Wonderlich, Stephen&lt;/author&gt;&lt;author&gt;Smith, Marcia&lt;/author&gt;&lt;/authors&gt;&lt;/contributors&gt;&lt;titles&gt;&lt;title&gt;A revision of the Bulimia Test: The BULIT—R&lt;/title&gt;&lt;secondary-title&gt;Psychological Assessment: A Journal of Consulting and Clinical Psychology&lt;/secondary-title&gt;&lt;/titles&gt;&lt;periodical&gt;&lt;full-title&gt;Psychological Assessment: A Journal of Consulting and Clinical Psychology&lt;/full-title&gt;&lt;/periodical&gt;&lt;pages&gt;119-124&lt;/pages&gt;&lt;volume&gt;3&lt;/volume&gt;&lt;number&gt;1&lt;/number&gt;&lt;keywords&gt;&lt;keyword&gt;reliability &amp;amp; validity of revised Bulimia Test&lt;/keyword&gt;&lt;keyword&gt;self report of attitudes &amp;amp; behaviors&lt;/keyword&gt;&lt;keyword&gt;bulimic females&lt;/keyword&gt;&lt;keyword&gt;Bulimia&lt;/keyword&gt;&lt;keyword&gt;Measurement&lt;/keyword&gt;&lt;keyword&gt;Self-Report&lt;/keyword&gt;&lt;keyword&gt;Test Reliability&lt;/keyword&gt;&lt;keyword&gt;Test Validity&lt;/keyword&gt;&lt;keyword&gt;Adult Attitudes&lt;/keyword&gt;&lt;keyword&gt;Behavior&lt;/keyword&gt;&lt;keyword&gt;Test Forms&lt;/keyword&gt;&lt;/keywords&gt;&lt;dates&gt;&lt;year&gt;1991&lt;/year&gt;&lt;/dates&gt;&lt;publisher&gt;American Psychological Association&lt;/publisher&gt;&lt;isbn&gt;1040-3590&amp;#xD;1939-134X&lt;/isbn&gt;&lt;accession-num&gt;1991-17280-001&lt;/accession-num&gt;&lt;urls&gt;&lt;related-urls&gt;&lt;url&gt;http://wallaby.vu.edu.au:2048/login?url=https://search.ebscohost.com/login.aspx?direct=true&amp;amp;db=pdh&amp;amp;AN=1991-17280-001&amp;amp;site=ehost-live&lt;/url&gt;&lt;/related-urls&gt;&lt;/urls&gt;&lt;electronic-resource-num&gt;10.1037/1040-3590.3.1.119&lt;/electronic-resource-num&gt;&lt;remote-database-name&gt;pdh&lt;/remote-database-name&gt;&lt;remote-database-provider&gt;EBSCOhost&lt;/remote-database-provider&gt;&lt;/record&gt;&lt;/Cite&gt;&lt;/EndNote&gt;</w:instrText>
      </w:r>
      <w:r w:rsidR="00D06E3A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="00D06E3A"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Thelen, Farmer, Wonderlich, &amp; Smith, 1991)</w:t>
      </w:r>
      <w:r w:rsidR="00D06E3A"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093DF142" w14:textId="614EEE45" w:rsidR="00D06E3A" w:rsidRPr="008D2A20" w:rsidRDefault="00D06E3A" w:rsidP="008D2A20">
      <w:pPr>
        <w:spacing w:line="360" w:lineRule="auto"/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</w:pP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t xml:space="preserve">Bulimic Investigatory Test, Edinburgh 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begin"/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instrText xml:space="preserve"> ADDIN EN.CITE &lt;EndNote&gt;&lt;Cite&gt;&lt;Author&gt;Henderson&lt;/Author&gt;&lt;Year&gt;2018&lt;/Year&gt;&lt;RecNum&gt;7881&lt;/RecNum&gt;&lt;DisplayText&gt;(Henderson &amp;amp; Freeman, 2018)&lt;/DisplayText&gt;&lt;record&gt;&lt;rec-number&gt;7881&lt;/rec-number&gt;&lt;foreign-keys&gt;&lt;key app="EN" db-id="2ztvafpv9apdw0erppyxpft3dvpfxff5aaev" timestamp="1544583195"&gt;7881&lt;/key&gt;&lt;/foreign-keys&gt;&lt;ref-type name="Journal Article"&gt;17&lt;/ref-type&gt;&lt;contributors&gt;&lt;authors&gt;&lt;author&gt;Henderson, M.&lt;/author&gt;&lt;author&gt;Freeman, C. P. L.&lt;/author&gt;&lt;/authors&gt;&lt;/contributors&gt;&lt;titles&gt;&lt;title&gt;A self-rating scale for bulimia the ‘BITE’&lt;/title&gt;&lt;secondary-title&gt;British Journal of Psychiatry&lt;/secondary-title&gt;&lt;/titles&gt;&lt;periodical&gt;&lt;full-title&gt;British Journal of Psychiatry&lt;/full-title&gt;&lt;abbr-1&gt;Br. J. Psychiatry&lt;/abbr-1&gt;&lt;abbr-2&gt;Br J Psychiatry&lt;/abbr-2&gt;&lt;/periodical&gt;&lt;pages&gt;18-24&lt;/pages&gt;&lt;volume&gt;150&lt;/volume&gt;&lt;number&gt;1&lt;/number&gt;&lt;edition&gt;01/02&lt;/edition&gt;&lt;dates&gt;&lt;year&gt;2018&lt;/year&gt;&lt;/dates&gt;&lt;publisher&gt;Cambridge University Press&lt;/publisher&gt;&lt;isbn&gt;0007-1250&lt;/isbn&gt;&lt;urls&gt;&lt;related-urls&gt;&lt;url&gt;https://www.cambridge.org/core/article/selfrating-scale-for-bulimia-the-bite/0D985D6D33F18F1AF45E118B9BAAC9E1&lt;/url&gt;&lt;/related-urls&gt;&lt;/urls&gt;&lt;electronic-resource-num&gt;10.1192/bjp.150.1.18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separate"/>
      </w:r>
      <w:r w:rsidRPr="008D2A20">
        <w:rPr>
          <w:rFonts w:asciiTheme="minorHAnsi" w:hAnsiTheme="minorHAnsi" w:cs="Calibri"/>
          <w:bCs/>
          <w:noProof/>
          <w:color w:val="000000" w:themeColor="text1"/>
          <w:sz w:val="22"/>
          <w:szCs w:val="22"/>
          <w:lang w:val="en-AU"/>
        </w:rPr>
        <w:t>(Henderson &amp; Freeman, 2018)</w:t>
      </w:r>
      <w:r w:rsidRPr="008D2A20">
        <w:rPr>
          <w:rFonts w:asciiTheme="minorHAnsi" w:hAnsiTheme="minorHAnsi" w:cs="Calibri"/>
          <w:bCs/>
          <w:color w:val="000000" w:themeColor="text1"/>
          <w:sz w:val="22"/>
          <w:szCs w:val="22"/>
          <w:lang w:val="en-AU"/>
        </w:rPr>
        <w:fldChar w:fldCharType="end"/>
      </w:r>
    </w:p>
    <w:p w14:paraId="2A0B3219" w14:textId="7304A343" w:rsidR="006005BD" w:rsidRDefault="006005BD" w:rsidP="008D2A20">
      <w:pPr>
        <w:spacing w:line="360" w:lineRule="auto"/>
        <w:rPr>
          <w:rFonts w:asciiTheme="minorHAnsi" w:hAnsiTheme="minorHAnsi"/>
          <w:sz w:val="22"/>
          <w:szCs w:val="22"/>
        </w:rPr>
      </w:pPr>
      <w:r w:rsidRPr="008D2A20">
        <w:rPr>
          <w:rFonts w:asciiTheme="minorHAnsi" w:hAnsiTheme="minorHAnsi"/>
          <w:sz w:val="22"/>
          <w:szCs w:val="22"/>
        </w:rPr>
        <w:t xml:space="preserve">Eating Attitudes Test </w:t>
      </w:r>
      <w:r w:rsidRPr="008D2A20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HYXJuZXI8L0F1dGhvcj48WWVhcj4xOTgyPC9ZZWFyPjxS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</w:fldData>
        </w:fldChar>
      </w:r>
      <w:r w:rsidRPr="008D2A20">
        <w:rPr>
          <w:rFonts w:asciiTheme="minorHAnsi" w:hAnsiTheme="minorHAnsi"/>
          <w:sz w:val="22"/>
          <w:szCs w:val="22"/>
        </w:rPr>
        <w:instrText xml:space="preserve"> ADDIN EN.CITE </w:instrText>
      </w:r>
      <w:r w:rsidRPr="008D2A20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HYXJuZXI8L0F1dGhvcj48WWVhcj4xOTgyPC9ZZWFyPjxS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</w:fldData>
        </w:fldChar>
      </w:r>
      <w:r w:rsidRPr="008D2A20">
        <w:rPr>
          <w:rFonts w:asciiTheme="minorHAnsi" w:hAnsiTheme="minorHAnsi"/>
          <w:sz w:val="22"/>
          <w:szCs w:val="22"/>
        </w:rPr>
        <w:instrText xml:space="preserve"> ADDIN EN.CITE.DATA </w:instrText>
      </w:r>
      <w:r w:rsidRPr="008D2A20">
        <w:rPr>
          <w:rFonts w:asciiTheme="minorHAnsi" w:hAnsiTheme="minorHAnsi"/>
          <w:sz w:val="22"/>
          <w:szCs w:val="22"/>
        </w:rPr>
      </w:r>
      <w:r w:rsidRPr="008D2A20">
        <w:rPr>
          <w:rFonts w:asciiTheme="minorHAnsi" w:hAnsiTheme="minorHAnsi"/>
          <w:sz w:val="22"/>
          <w:szCs w:val="22"/>
        </w:rPr>
        <w:fldChar w:fldCharType="end"/>
      </w:r>
      <w:r w:rsidRPr="008D2A20">
        <w:rPr>
          <w:rFonts w:asciiTheme="minorHAnsi" w:hAnsiTheme="minorHAnsi"/>
          <w:sz w:val="22"/>
          <w:szCs w:val="22"/>
        </w:rPr>
      </w:r>
      <w:r w:rsidRPr="008D2A20">
        <w:rPr>
          <w:rFonts w:asciiTheme="minorHAnsi" w:hAnsiTheme="minorHAnsi"/>
          <w:sz w:val="22"/>
          <w:szCs w:val="22"/>
        </w:rPr>
        <w:fldChar w:fldCharType="separate"/>
      </w:r>
      <w:r w:rsidRPr="008D2A20">
        <w:rPr>
          <w:rFonts w:asciiTheme="minorHAnsi" w:hAnsiTheme="minorHAnsi"/>
          <w:noProof/>
          <w:sz w:val="22"/>
          <w:szCs w:val="22"/>
        </w:rPr>
        <w:t>(Garner, Olmsted, Bohr, &amp; Garfinkel, 1982)</w:t>
      </w:r>
      <w:r w:rsidRPr="008D2A20">
        <w:rPr>
          <w:rFonts w:asciiTheme="minorHAnsi" w:hAnsiTheme="minorHAnsi"/>
          <w:sz w:val="22"/>
          <w:szCs w:val="22"/>
        </w:rPr>
        <w:fldChar w:fldCharType="end"/>
      </w:r>
    </w:p>
    <w:p w14:paraId="13F828D2" w14:textId="2474DB85" w:rsidR="00173D26" w:rsidRDefault="00173D26" w:rsidP="008D2A20">
      <w:pPr>
        <w:spacing w:line="360" w:lineRule="auto"/>
        <w:rPr>
          <w:rFonts w:asciiTheme="minorHAnsi" w:hAnsiTheme="minorHAnsi"/>
          <w:bCs/>
          <w:sz w:val="22"/>
          <w:szCs w:val="22"/>
          <w:lang w:val="en-AU"/>
        </w:rPr>
      </w:pPr>
      <w:r w:rsidRPr="00173D26">
        <w:rPr>
          <w:rFonts w:asciiTheme="minorHAnsi" w:hAnsiTheme="minorHAnsi"/>
          <w:bCs/>
          <w:sz w:val="22"/>
          <w:szCs w:val="22"/>
          <w:lang w:val="en-AU"/>
        </w:rPr>
        <w:t>Self-stigma of Seeking Help Scale</w:t>
      </w:r>
      <w:r>
        <w:rPr>
          <w:rFonts w:asciiTheme="minorHAnsi" w:hAnsiTheme="minorHAnsi"/>
          <w:bCs/>
          <w:sz w:val="22"/>
          <w:szCs w:val="22"/>
          <w:lang w:val="en-AU"/>
        </w:rPr>
        <w:t xml:space="preserve"> </w:t>
      </w:r>
      <w:r>
        <w:rPr>
          <w:rFonts w:asciiTheme="minorHAnsi" w:hAnsiTheme="minorHAnsi"/>
          <w:bCs/>
          <w:sz w:val="22"/>
          <w:szCs w:val="22"/>
          <w:lang w:val="en-AU"/>
        </w:rPr>
        <w:fldChar w:fldCharType="begin">
          <w:fldData xml:space="preserve">PEVuZE5vdGU+PENpdGU+PEF1dGhvcj5Wb2dlbDwvQXV0aG9yPjxZZWFyPjIwMDY8L1llYXI+PFJl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</w:fldData>
        </w:fldChar>
      </w:r>
      <w:r>
        <w:rPr>
          <w:rFonts w:asciiTheme="minorHAnsi" w:hAnsiTheme="minorHAnsi"/>
          <w:bCs/>
          <w:sz w:val="22"/>
          <w:szCs w:val="22"/>
          <w:lang w:val="en-AU"/>
        </w:rPr>
        <w:instrText xml:space="preserve"> ADDIN EN.CITE </w:instrText>
      </w:r>
      <w:r>
        <w:rPr>
          <w:rFonts w:asciiTheme="minorHAnsi" w:hAnsiTheme="minorHAnsi"/>
          <w:bCs/>
          <w:sz w:val="22"/>
          <w:szCs w:val="22"/>
          <w:lang w:val="en-AU"/>
        </w:rPr>
        <w:fldChar w:fldCharType="begin">
          <w:fldData xml:space="preserve">PEVuZE5vdGU+PENpdGU+PEF1dGhvcj5Wb2dlbDwvQXV0aG9yPjxZZWFyPjIwMDY8L1llYXI+PFJl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</w:fldData>
        </w:fldChar>
      </w:r>
      <w:r>
        <w:rPr>
          <w:rFonts w:asciiTheme="minorHAnsi" w:hAnsiTheme="minorHAnsi"/>
          <w:bCs/>
          <w:sz w:val="22"/>
          <w:szCs w:val="22"/>
          <w:lang w:val="en-AU"/>
        </w:rPr>
        <w:instrText xml:space="preserve"> ADDIN EN.CITE.DATA </w:instrText>
      </w:r>
      <w:r>
        <w:rPr>
          <w:rFonts w:asciiTheme="minorHAnsi" w:hAnsiTheme="minorHAnsi"/>
          <w:bCs/>
          <w:sz w:val="22"/>
          <w:szCs w:val="22"/>
          <w:lang w:val="en-AU"/>
        </w:rPr>
      </w:r>
      <w:r>
        <w:rPr>
          <w:rFonts w:asciiTheme="minorHAnsi" w:hAnsiTheme="minorHAnsi"/>
          <w:bCs/>
          <w:sz w:val="22"/>
          <w:szCs w:val="22"/>
          <w:lang w:val="en-AU"/>
        </w:rPr>
        <w:fldChar w:fldCharType="end"/>
      </w:r>
      <w:r>
        <w:rPr>
          <w:rFonts w:asciiTheme="minorHAnsi" w:hAnsiTheme="minorHAnsi"/>
          <w:bCs/>
          <w:sz w:val="22"/>
          <w:szCs w:val="22"/>
          <w:lang w:val="en-AU"/>
        </w:rPr>
      </w:r>
      <w:r>
        <w:rPr>
          <w:rFonts w:asciiTheme="minorHAnsi" w:hAnsiTheme="minorHAnsi"/>
          <w:bCs/>
          <w:sz w:val="22"/>
          <w:szCs w:val="22"/>
          <w:lang w:val="en-AU"/>
        </w:rPr>
        <w:fldChar w:fldCharType="separate"/>
      </w:r>
      <w:r>
        <w:rPr>
          <w:rFonts w:asciiTheme="minorHAnsi" w:hAnsiTheme="minorHAnsi"/>
          <w:bCs/>
          <w:noProof/>
          <w:sz w:val="22"/>
          <w:szCs w:val="22"/>
          <w:lang w:val="en-AU"/>
        </w:rPr>
        <w:t>(Vogel, Wade, &amp; Haake, 2006)</w:t>
      </w:r>
      <w:r>
        <w:rPr>
          <w:rFonts w:asciiTheme="minorHAnsi" w:hAnsiTheme="minorHAnsi"/>
          <w:bCs/>
          <w:sz w:val="22"/>
          <w:szCs w:val="22"/>
          <w:lang w:val="en-AU"/>
        </w:rPr>
        <w:fldChar w:fldCharType="end"/>
      </w:r>
    </w:p>
    <w:p w14:paraId="32163C7B" w14:textId="44AEA130" w:rsidR="00AE3C18" w:rsidRPr="008D2A20" w:rsidRDefault="00AE3C18" w:rsidP="008D2A20">
      <w:pPr>
        <w:spacing w:line="360" w:lineRule="auto"/>
        <w:rPr>
          <w:rFonts w:asciiTheme="minorHAnsi" w:hAnsiTheme="minorHAnsi"/>
          <w:sz w:val="22"/>
          <w:szCs w:val="22"/>
        </w:rPr>
      </w:pPr>
      <w:r w:rsidRPr="00AE3C18">
        <w:rPr>
          <w:rFonts w:asciiTheme="minorHAnsi" w:hAnsiTheme="minorHAnsi"/>
          <w:sz w:val="22"/>
          <w:szCs w:val="22"/>
        </w:rPr>
        <w:t>Stigma scale for receiving psychological help</w:t>
      </w:r>
      <w:r w:rsidR="009E317F">
        <w:rPr>
          <w:rFonts w:asciiTheme="minorHAnsi" w:hAnsiTheme="minorHAnsi"/>
          <w:sz w:val="22"/>
          <w:szCs w:val="22"/>
        </w:rPr>
        <w:t xml:space="preserve"> </w:t>
      </w:r>
      <w:r w:rsidR="009E317F">
        <w:rPr>
          <w:rFonts w:asciiTheme="minorHAnsi" w:hAnsiTheme="minorHAnsi"/>
          <w:sz w:val="22"/>
          <w:szCs w:val="22"/>
        </w:rPr>
        <w:fldChar w:fldCharType="begin"/>
      </w:r>
      <w:r w:rsidR="009E317F">
        <w:rPr>
          <w:rFonts w:asciiTheme="minorHAnsi" w:hAnsiTheme="minorHAnsi"/>
          <w:sz w:val="22"/>
          <w:szCs w:val="22"/>
        </w:rPr>
        <w:instrText xml:space="preserve"> ADDIN EN.CITE &lt;EndNote&gt;&lt;Cite&gt;&lt;Author&gt;Komiya&lt;/Author&gt;&lt;Year&gt;2000&lt;/Year&gt;&lt;RecNum&gt;7888&lt;/RecNum&gt;&lt;DisplayText&gt;(Komiya, Good, &amp;amp; Sherrod, 2000)&lt;/DisplayText&gt;&lt;record&gt;&lt;rec-number&gt;7888&lt;/rec-number&gt;&lt;foreign-keys&gt;&lt;key app="EN" db-id="2ztvafpv9apdw0erppyxpft3dvpfxff5aaev" timestamp="1544599240"&gt;7888&lt;/key&gt;&lt;/foreign-keys&gt;&lt;ref-type name="Journal Article"&gt;17&lt;/ref-type&gt;&lt;contributors&gt;&lt;authors&gt;&lt;author&gt;Komiya, Noboru&lt;/author&gt;&lt;author&gt;Good, Glenn E.&lt;/author&gt;&lt;author&gt;Sherrod, Nancy B.&lt;/author&gt;&lt;/authors&gt;&lt;/contributors&gt;&lt;titles&gt;&lt;title&gt;Emotional openness as a predictor of college students&amp;apos; attitudes toward seeking psychological help&lt;/title&gt;&lt;secondary-title&gt;Journal of Counseling Psychology&lt;/secondary-title&gt;&lt;/titles&gt;&lt;periodical&gt;&lt;full-title&gt;Journal of Counseling Psychology&lt;/full-title&gt;&lt;/periodical&gt;&lt;pages&gt;138-143&lt;/pages&gt;&lt;volume&gt;47&lt;/volume&gt;&lt;number&gt;1&lt;/number&gt;&lt;keywords&gt;&lt;keyword&gt;emotional openness &amp;amp; gender &amp;amp; perception of stigma &amp;amp; psychological distress&lt;/keyword&gt;&lt;keyword&gt;attitudes towards seeking psychological services&lt;/keyword&gt;&lt;keyword&gt;college students&lt;/keyword&gt;&lt;keyword&gt;Emotionality (Personality)&lt;/keyword&gt;&lt;keyword&gt;Help Seeking Behavior&lt;/keyword&gt;&lt;keyword&gt;Openness to Experience&lt;/keyword&gt;&lt;keyword&gt;Stigma&lt;/keyword&gt;&lt;keyword&gt;Student Attitudes&lt;/keyword&gt;&lt;keyword&gt;Distress&lt;/keyword&gt;&lt;keyword&gt;Human Sex Differences&lt;/keyword&gt;&lt;/keywords&gt;&lt;dates&gt;&lt;year&gt;2000&lt;/year&gt;&lt;/dates&gt;&lt;publisher&gt;American Psychological Association&lt;/publisher&gt;&lt;isbn&gt;0022-0167&amp;#xD;1939-2168&lt;/isbn&gt;&lt;accession-num&gt;2000-13659-013&lt;/accession-num&gt;&lt;urls&gt;&lt;related-urls&gt;&lt;url&gt;http://wallaby.vu.edu.au:2048/login?url=https://search.ebscohost.com/login.aspx?direct=true&amp;amp;db=pdh&amp;amp;AN=2000-13659-013&amp;amp;site=ehost-live&lt;/url&gt;&lt;/related-urls&gt;&lt;/urls&gt;&lt;electronic-resource-num&gt;10.1037/0022-0167.47.1.138&lt;/electronic-resource-num&gt;&lt;remote-database-name&gt;pdh&lt;/remote-database-name&gt;&lt;remote-database-provider&gt;EBSCOhost&lt;/remote-database-provider&gt;&lt;/record&gt;&lt;/Cite&gt;&lt;/EndNote&gt;</w:instrText>
      </w:r>
      <w:r w:rsidR="009E317F">
        <w:rPr>
          <w:rFonts w:asciiTheme="minorHAnsi" w:hAnsiTheme="minorHAnsi"/>
          <w:sz w:val="22"/>
          <w:szCs w:val="22"/>
        </w:rPr>
        <w:fldChar w:fldCharType="separate"/>
      </w:r>
      <w:r w:rsidR="009E317F">
        <w:rPr>
          <w:rFonts w:asciiTheme="minorHAnsi" w:hAnsiTheme="minorHAnsi"/>
          <w:noProof/>
          <w:sz w:val="22"/>
          <w:szCs w:val="22"/>
        </w:rPr>
        <w:t>(Komiya, Good, &amp; Sherrod, 2000)</w:t>
      </w:r>
      <w:r w:rsidR="009E317F">
        <w:rPr>
          <w:rFonts w:asciiTheme="minorHAnsi" w:hAnsiTheme="minorHAnsi"/>
          <w:sz w:val="22"/>
          <w:szCs w:val="22"/>
        </w:rPr>
        <w:fldChar w:fldCharType="end"/>
      </w:r>
    </w:p>
    <w:p w14:paraId="216A4082" w14:textId="77777777" w:rsidR="008A3A68" w:rsidRPr="008D2A20" w:rsidRDefault="008A3A68" w:rsidP="008D2A20">
      <w:pPr>
        <w:pStyle w:val="Heading2"/>
        <w:shd w:val="clear" w:color="auto" w:fill="FFFFFF"/>
        <w:spacing w:line="360" w:lineRule="auto"/>
        <w:rPr>
          <w:rFonts w:asciiTheme="minorHAnsi" w:hAnsiTheme="minorHAnsi"/>
        </w:rPr>
      </w:pPr>
    </w:p>
    <w:p w14:paraId="4688A7CD" w14:textId="77777777" w:rsidR="00A2609A" w:rsidRPr="008D2A20" w:rsidRDefault="00A2609A" w:rsidP="008D2A20">
      <w:pPr>
        <w:spacing w:line="360" w:lineRule="auto"/>
        <w:rPr>
          <w:rFonts w:asciiTheme="minorHAnsi" w:hAnsiTheme="minorHAnsi"/>
          <w:sz w:val="22"/>
          <w:szCs w:val="22"/>
        </w:rPr>
      </w:pPr>
    </w:p>
    <w:p w14:paraId="0EA72EF6" w14:textId="77777777" w:rsidR="00337BEB" w:rsidRPr="008D2A20" w:rsidRDefault="00337BEB" w:rsidP="008D2A20">
      <w:pPr>
        <w:pStyle w:val="Heading2"/>
        <w:shd w:val="clear" w:color="auto" w:fill="FFFFFF"/>
        <w:spacing w:line="360" w:lineRule="auto"/>
        <w:rPr>
          <w:rFonts w:asciiTheme="minorHAnsi" w:hAnsiTheme="minorHAnsi"/>
        </w:rPr>
      </w:pPr>
    </w:p>
    <w:p w14:paraId="170FA66C" w14:textId="77777777" w:rsidR="00337BEB" w:rsidRPr="008D2A20" w:rsidRDefault="00337BEB" w:rsidP="008D2A20">
      <w:pPr>
        <w:pStyle w:val="Heading2"/>
        <w:shd w:val="clear" w:color="auto" w:fill="FFFFFF"/>
        <w:spacing w:line="360" w:lineRule="auto"/>
        <w:rPr>
          <w:rFonts w:asciiTheme="minorHAnsi" w:hAnsiTheme="minorHAnsi"/>
        </w:rPr>
      </w:pPr>
    </w:p>
    <w:p w14:paraId="3A6C81D4" w14:textId="77777777" w:rsidR="001C076E" w:rsidRDefault="001C076E">
      <w:pPr>
        <w:widowControl/>
        <w:autoSpaceDE/>
        <w:autoSpaceDN/>
        <w:spacing w:after="160" w:line="259" w:lineRule="auto"/>
        <w:rPr>
          <w:rFonts w:asciiTheme="minorHAnsi" w:hAnsiTheme="minorHAnsi"/>
          <w:noProof/>
          <w:sz w:val="22"/>
          <w:lang w:val="en-AU"/>
        </w:rPr>
      </w:pPr>
      <w:r>
        <w:rPr>
          <w:rFonts w:asciiTheme="minorHAnsi" w:hAnsiTheme="minorHAnsi"/>
        </w:rPr>
        <w:br w:type="page"/>
      </w:r>
    </w:p>
    <w:p w14:paraId="2E818C2A" w14:textId="77777777" w:rsidR="009E317F" w:rsidRPr="009E317F" w:rsidRDefault="00337BEB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lastRenderedPageBreak/>
        <w:fldChar w:fldCharType="begin"/>
      </w:r>
      <w:r w:rsidRPr="009E317F">
        <w:rPr>
          <w:rFonts w:asciiTheme="minorHAnsi" w:hAnsiTheme="minorHAnsi"/>
        </w:rPr>
        <w:instrText xml:space="preserve"> ADDIN EN.REFLIST </w:instrText>
      </w:r>
      <w:r w:rsidRPr="009E317F">
        <w:rPr>
          <w:rFonts w:asciiTheme="minorHAnsi" w:hAnsiTheme="minorHAnsi"/>
        </w:rPr>
        <w:fldChar w:fldCharType="separate"/>
      </w:r>
      <w:r w:rsidR="009E317F" w:rsidRPr="009E317F">
        <w:rPr>
          <w:rFonts w:asciiTheme="minorHAnsi" w:hAnsiTheme="minorHAnsi"/>
        </w:rPr>
        <w:t xml:space="preserve">Ben-Tovim, D. I., &amp; Walker, M. (1991). The development of the Ben-Tovim Walker Body Attitudes Questionnaire (BAQ), a new measure of women's attitudes towards their own bodies. </w:t>
      </w:r>
      <w:r w:rsidR="009E317F" w:rsidRPr="009E317F">
        <w:rPr>
          <w:rFonts w:asciiTheme="minorHAnsi" w:hAnsiTheme="minorHAnsi"/>
          <w:i/>
        </w:rPr>
        <w:t>Psychological Medicine, 21</w:t>
      </w:r>
      <w:r w:rsidR="009E317F" w:rsidRPr="009E317F">
        <w:rPr>
          <w:rFonts w:asciiTheme="minorHAnsi" w:hAnsiTheme="minorHAnsi"/>
        </w:rPr>
        <w:t xml:space="preserve">, 775-784. </w:t>
      </w:r>
    </w:p>
    <w:p w14:paraId="12D683D6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Bohn, K., Doll, H. A., Cooper, Z., O'Connor, M., Palmer, R. L., &amp; Fairburn, C. G. (2008). The measurement of impairment due to eating disorder psychopathology. </w:t>
      </w:r>
      <w:r w:rsidRPr="009E317F">
        <w:rPr>
          <w:rFonts w:asciiTheme="minorHAnsi" w:hAnsiTheme="minorHAnsi"/>
          <w:i/>
        </w:rPr>
        <w:t>Behaviour Research and Therapy, 46</w:t>
      </w:r>
      <w:r w:rsidRPr="009E317F">
        <w:rPr>
          <w:rFonts w:asciiTheme="minorHAnsi" w:hAnsiTheme="minorHAnsi"/>
        </w:rPr>
        <w:t>, 1105-1110. doi:10.1016/j.brat.2008.06.012</w:t>
      </w:r>
    </w:p>
    <w:p w14:paraId="2EB98A84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Cooper, P. J., Taylor, M. J., Cooper, Z., &amp; Fairburn, C. G. (1987). The development and validation of the Body Shape Questionnaire. </w:t>
      </w:r>
      <w:r w:rsidRPr="009E317F">
        <w:rPr>
          <w:rFonts w:asciiTheme="minorHAnsi" w:hAnsiTheme="minorHAnsi"/>
          <w:i/>
        </w:rPr>
        <w:t>International Journal of Eating Disorders, 6</w:t>
      </w:r>
      <w:r w:rsidRPr="009E317F">
        <w:rPr>
          <w:rFonts w:asciiTheme="minorHAnsi" w:hAnsiTheme="minorHAnsi"/>
        </w:rPr>
        <w:t xml:space="preserve">, 485-494. </w:t>
      </w:r>
    </w:p>
    <w:p w14:paraId="34493D92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Engel, S. G., Wittrock, D. A., Crosby, R. D., Wonderlich, S. A., Mitchell, J. E., &amp; Kolotkin, R. L. (2006). Development and psychometric validation of an eating disorder-specific health-related quality of life instrument. </w:t>
      </w:r>
      <w:r w:rsidRPr="009E317F">
        <w:rPr>
          <w:rFonts w:asciiTheme="minorHAnsi" w:hAnsiTheme="minorHAnsi"/>
          <w:i/>
        </w:rPr>
        <w:t>International Journal of Eating Disorders, 39</w:t>
      </w:r>
      <w:r w:rsidRPr="009E317F">
        <w:rPr>
          <w:rFonts w:asciiTheme="minorHAnsi" w:hAnsiTheme="minorHAnsi"/>
        </w:rPr>
        <w:t>, 62-71. doi:doi:10.1002/eat.20200</w:t>
      </w:r>
    </w:p>
    <w:p w14:paraId="4CF51EED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Fairburn, C. G., &amp; Beglin, S. J. (1994). Assessment of eating disorders: Interview or self-report questionnaire? </w:t>
      </w:r>
      <w:r w:rsidRPr="009E317F">
        <w:rPr>
          <w:rFonts w:asciiTheme="minorHAnsi" w:hAnsiTheme="minorHAnsi"/>
          <w:i/>
        </w:rPr>
        <w:t>International Journal of Eating Disorders, 16</w:t>
      </w:r>
      <w:r w:rsidRPr="009E317F">
        <w:rPr>
          <w:rFonts w:asciiTheme="minorHAnsi" w:hAnsiTheme="minorHAnsi"/>
        </w:rPr>
        <w:t>, 363-370. doi:10.1002/1098-108x(199412)16:4&lt;363::aid-eat2260160405&gt;3.0.co;2-#</w:t>
      </w:r>
    </w:p>
    <w:p w14:paraId="38C7C661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Garner, D. M. (1991). </w:t>
      </w:r>
      <w:r w:rsidRPr="009E317F">
        <w:rPr>
          <w:rFonts w:asciiTheme="minorHAnsi" w:hAnsiTheme="minorHAnsi"/>
          <w:i/>
        </w:rPr>
        <w:t>Eating Disorder Inventory-2 manual</w:t>
      </w:r>
      <w:r w:rsidRPr="009E317F">
        <w:rPr>
          <w:rFonts w:asciiTheme="minorHAnsi" w:hAnsiTheme="minorHAnsi"/>
        </w:rPr>
        <w:t>. Odessa, FL: Psychological Assessment Resources, Inc.</w:t>
      </w:r>
    </w:p>
    <w:p w14:paraId="4ED493EC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Garner, D. M., Olmsted, M. P., Bohr, Y., &amp; Garfinkel, P. E. (1982). The Eating Attitudes Test: Psychometric features and clinical correlates. </w:t>
      </w:r>
      <w:r w:rsidRPr="009E317F">
        <w:rPr>
          <w:rFonts w:asciiTheme="minorHAnsi" w:hAnsiTheme="minorHAnsi"/>
          <w:i/>
        </w:rPr>
        <w:t>Psychological Medicine, 12</w:t>
      </w:r>
      <w:r w:rsidRPr="009E317F">
        <w:rPr>
          <w:rFonts w:asciiTheme="minorHAnsi" w:hAnsiTheme="minorHAnsi"/>
        </w:rPr>
        <w:t>, 871-878. doi:10.1017/S0033291700049163</w:t>
      </w:r>
    </w:p>
    <w:p w14:paraId="0698874D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Gideon, N., Hawkes, N., Mond, J., Saunders, R., Tchanturia, K., &amp; Serpell, L. (2016). Development and psychometric validation of the EDE-QS, a 12 item short form of the Eating Disorder Examination Questionnaire (EDE-Q). </w:t>
      </w:r>
      <w:r w:rsidRPr="009E317F">
        <w:rPr>
          <w:rFonts w:asciiTheme="minorHAnsi" w:hAnsiTheme="minorHAnsi"/>
          <w:i/>
        </w:rPr>
        <w:t>PLos ONE, 11</w:t>
      </w:r>
      <w:r w:rsidRPr="009E317F">
        <w:rPr>
          <w:rFonts w:asciiTheme="minorHAnsi" w:hAnsiTheme="minorHAnsi"/>
        </w:rPr>
        <w:t>, e0152744. doi:10.1371/journal.pone.0152744</w:t>
      </w:r>
    </w:p>
    <w:p w14:paraId="070D2B1F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Goldfarb, L. A., Dykens, E. M., &amp; Gerrard, M. (1985). The Goldfarb Fear of Fat Scale. </w:t>
      </w:r>
      <w:r w:rsidRPr="009E317F">
        <w:rPr>
          <w:rFonts w:asciiTheme="minorHAnsi" w:hAnsiTheme="minorHAnsi"/>
          <w:i/>
        </w:rPr>
        <w:t>Journal of Personality Assessment, 49</w:t>
      </w:r>
      <w:r w:rsidRPr="009E317F">
        <w:rPr>
          <w:rFonts w:asciiTheme="minorHAnsi" w:hAnsiTheme="minorHAnsi"/>
        </w:rPr>
        <w:t>, 329-332. doi:10.1207/s15327752jpa4903_21</w:t>
      </w:r>
    </w:p>
    <w:p w14:paraId="49E36CFF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Gormally, J., Black, S., Daston, S., &amp; Rardin, D. (1982). The assessment of binge eating severity among obese persons. </w:t>
      </w:r>
      <w:r w:rsidRPr="009E317F">
        <w:rPr>
          <w:rFonts w:asciiTheme="minorHAnsi" w:hAnsiTheme="minorHAnsi"/>
          <w:i/>
        </w:rPr>
        <w:t>Addictive Behaviors, 7</w:t>
      </w:r>
      <w:r w:rsidRPr="009E317F">
        <w:rPr>
          <w:rFonts w:asciiTheme="minorHAnsi" w:hAnsiTheme="minorHAnsi"/>
        </w:rPr>
        <w:t xml:space="preserve">, 47-55. </w:t>
      </w:r>
    </w:p>
    <w:p w14:paraId="0E915EEB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Henderson, M., &amp; Freeman, C. P. L. (2018). A self-rating scale for bulimia the ‘BITE’. </w:t>
      </w:r>
      <w:r w:rsidRPr="009E317F">
        <w:rPr>
          <w:rFonts w:asciiTheme="minorHAnsi" w:hAnsiTheme="minorHAnsi"/>
          <w:i/>
        </w:rPr>
        <w:t>British Journal of Psychiatry, 150</w:t>
      </w:r>
      <w:r w:rsidRPr="009E317F">
        <w:rPr>
          <w:rFonts w:asciiTheme="minorHAnsi" w:hAnsiTheme="minorHAnsi"/>
        </w:rPr>
        <w:t>, 18-24. doi:10.1192/bjp.150.1.18</w:t>
      </w:r>
    </w:p>
    <w:p w14:paraId="2666C7EA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Komiya, N., Good, G. E., &amp; Sherrod, N. B. (2000). Emotional openness as a predictor of college students' attitudes toward seeking psychological help. </w:t>
      </w:r>
      <w:r w:rsidRPr="009E317F">
        <w:rPr>
          <w:rFonts w:asciiTheme="minorHAnsi" w:hAnsiTheme="minorHAnsi"/>
          <w:i/>
        </w:rPr>
        <w:t>Journal of Counseling Psychology, 47</w:t>
      </w:r>
      <w:r w:rsidRPr="009E317F">
        <w:rPr>
          <w:rFonts w:asciiTheme="minorHAnsi" w:hAnsiTheme="minorHAnsi"/>
        </w:rPr>
        <w:t>, 138-143. doi:10.1037/0022-0167.47.1.138</w:t>
      </w:r>
    </w:p>
    <w:p w14:paraId="3BB637D0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McCreary, D. R., Sasse, D. K., Saucier, D. M., &amp; Dorsch, K. D. (2004). Measuring the drive for muscularity: Factorial validity of the drive for muscularity scale in men and women. </w:t>
      </w:r>
      <w:r w:rsidRPr="009E317F">
        <w:rPr>
          <w:rFonts w:asciiTheme="minorHAnsi" w:hAnsiTheme="minorHAnsi"/>
          <w:i/>
        </w:rPr>
        <w:t>Psychology of Men &amp; Masculinity, 5</w:t>
      </w:r>
      <w:r w:rsidRPr="009E317F">
        <w:rPr>
          <w:rFonts w:asciiTheme="minorHAnsi" w:hAnsiTheme="minorHAnsi"/>
        </w:rPr>
        <w:t xml:space="preserve">, 49-58. </w:t>
      </w:r>
    </w:p>
    <w:p w14:paraId="36089152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Mizes, J. S., Christiano, B., Madison, J., Post, G., Seime, R., &amp; Varnado, P. (2000). Development of the Mizes Anorectic Cognitions questionnaire-revised: Psychometric properties and factor structure in a large sample of eating disorder patients. </w:t>
      </w:r>
      <w:r w:rsidRPr="009E317F">
        <w:rPr>
          <w:rFonts w:asciiTheme="minorHAnsi" w:hAnsiTheme="minorHAnsi"/>
          <w:i/>
        </w:rPr>
        <w:t>International Journal of Eating Disorders, 28</w:t>
      </w:r>
      <w:r w:rsidRPr="009E317F">
        <w:rPr>
          <w:rFonts w:asciiTheme="minorHAnsi" w:hAnsiTheme="minorHAnsi"/>
        </w:rPr>
        <w:t>, 415-421. doi:doi:10.1002/1098-108X(200012)28:4&lt;415::AID-EAT9&gt;3.0.CO;2-Z</w:t>
      </w:r>
    </w:p>
    <w:p w14:paraId="1BE3B1D0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Sandoz, E. K., Wilson, K. G., Merwin, R. M., &amp; Kate Kellum, K. (2013). Assessment of body image flexibility: The Body Image-Acceptance and Action Questionnaire. </w:t>
      </w:r>
      <w:r w:rsidRPr="009E317F">
        <w:rPr>
          <w:rFonts w:asciiTheme="minorHAnsi" w:hAnsiTheme="minorHAnsi"/>
          <w:i/>
        </w:rPr>
        <w:t>Journal of Contextual Behavioral Science, 2</w:t>
      </w:r>
      <w:r w:rsidRPr="009E317F">
        <w:rPr>
          <w:rFonts w:asciiTheme="minorHAnsi" w:hAnsiTheme="minorHAnsi"/>
        </w:rPr>
        <w:t>, 39-48. doi:10.1016/j.jcbs.2013.03.002</w:t>
      </w:r>
    </w:p>
    <w:p w14:paraId="19FBB2D0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>Skopp, N. A., Bush, N. E., Vogel, D. L., Wade, N. G., Sirotin, A. P., McCann, R. A., &amp; Metzger-Abamukong, M. J. (2012). Development and initial testing of a measure of public and self-</w:t>
      </w:r>
      <w:r w:rsidRPr="009E317F">
        <w:rPr>
          <w:rFonts w:asciiTheme="minorHAnsi" w:hAnsiTheme="minorHAnsi"/>
        </w:rPr>
        <w:lastRenderedPageBreak/>
        <w:t xml:space="preserve">stigma in the military. </w:t>
      </w:r>
      <w:r w:rsidRPr="009E317F">
        <w:rPr>
          <w:rFonts w:asciiTheme="minorHAnsi" w:hAnsiTheme="minorHAnsi"/>
          <w:i/>
        </w:rPr>
        <w:t>Journal of Clinical Psychology, 68</w:t>
      </w:r>
      <w:r w:rsidRPr="009E317F">
        <w:rPr>
          <w:rFonts w:asciiTheme="minorHAnsi" w:hAnsiTheme="minorHAnsi"/>
        </w:rPr>
        <w:t>, 1036-1047. doi:doi:10.1002/jclp.21889</w:t>
      </w:r>
    </w:p>
    <w:p w14:paraId="05B38434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Taranis, L., Touyz, S., &amp; Meyer, C. (2011). Disordered eating and exercise: Development and preliminary validation of the compulsive exercise test (CET). </w:t>
      </w:r>
      <w:r w:rsidRPr="009E317F">
        <w:rPr>
          <w:rFonts w:asciiTheme="minorHAnsi" w:hAnsiTheme="minorHAnsi"/>
          <w:i/>
        </w:rPr>
        <w:t>European Eating Disorders Review, 19</w:t>
      </w:r>
      <w:r w:rsidRPr="009E317F">
        <w:rPr>
          <w:rFonts w:asciiTheme="minorHAnsi" w:hAnsiTheme="minorHAnsi"/>
        </w:rPr>
        <w:t>, 256-268. doi:10.1002/erv.1108</w:t>
      </w:r>
    </w:p>
    <w:p w14:paraId="4CD3FD85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Thelen, M. H., Farmer, J., Wonderlich, S., &amp; Smith, M. (1991). A revision of the Bulimia Test: The BULIT—R. </w:t>
      </w:r>
      <w:r w:rsidRPr="009E317F">
        <w:rPr>
          <w:rFonts w:asciiTheme="minorHAnsi" w:hAnsiTheme="minorHAnsi"/>
          <w:i/>
        </w:rPr>
        <w:t>Psychological Assessment: A Journal of Consulting and Clinical Psychology, 3</w:t>
      </w:r>
      <w:r w:rsidRPr="009E317F">
        <w:rPr>
          <w:rFonts w:asciiTheme="minorHAnsi" w:hAnsiTheme="minorHAnsi"/>
        </w:rPr>
        <w:t>, 119-124. doi:10.1037/1040-3590.3.1.119</w:t>
      </w:r>
    </w:p>
    <w:p w14:paraId="4FB17C80" w14:textId="77777777" w:rsidR="009E317F" w:rsidRPr="009E317F" w:rsidRDefault="009E317F" w:rsidP="009E317F">
      <w:pPr>
        <w:pStyle w:val="EndNoteBibliography"/>
        <w:spacing w:line="276" w:lineRule="auto"/>
        <w:ind w:left="720" w:hanging="720"/>
        <w:jc w:val="left"/>
        <w:rPr>
          <w:rFonts w:asciiTheme="minorHAnsi" w:hAnsiTheme="minorHAnsi"/>
        </w:rPr>
      </w:pPr>
      <w:r w:rsidRPr="009E317F">
        <w:rPr>
          <w:rFonts w:asciiTheme="minorHAnsi" w:hAnsiTheme="minorHAnsi"/>
        </w:rPr>
        <w:t xml:space="preserve">Vogel, D. L., Wade, N. G., &amp; Haake, S. (2006). Measuring the self-stigma associated with seeking psychological help. </w:t>
      </w:r>
      <w:r w:rsidRPr="009E317F">
        <w:rPr>
          <w:rFonts w:asciiTheme="minorHAnsi" w:hAnsiTheme="minorHAnsi"/>
          <w:i/>
        </w:rPr>
        <w:t>Journal of Counseling Psychology, 53</w:t>
      </w:r>
      <w:r w:rsidRPr="009E317F">
        <w:rPr>
          <w:rFonts w:asciiTheme="minorHAnsi" w:hAnsiTheme="minorHAnsi"/>
        </w:rPr>
        <w:t>, 325-337. doi:10.1037/0022-0167.53.3.325</w:t>
      </w:r>
    </w:p>
    <w:p w14:paraId="4688A85C" w14:textId="6D757FB7" w:rsidR="00A140D4" w:rsidRPr="009E317F" w:rsidRDefault="00337BEB" w:rsidP="009E317F">
      <w:pPr>
        <w:pStyle w:val="Heading2"/>
        <w:shd w:val="clear" w:color="auto" w:fill="FFFFFF"/>
        <w:spacing w:line="276" w:lineRule="auto"/>
        <w:rPr>
          <w:rFonts w:asciiTheme="minorHAnsi" w:hAnsiTheme="minorHAnsi"/>
        </w:rPr>
      </w:pPr>
      <w:r w:rsidRPr="009E317F">
        <w:rPr>
          <w:rFonts w:asciiTheme="minorHAnsi" w:hAnsiTheme="minorHAnsi"/>
        </w:rPr>
        <w:fldChar w:fldCharType="end"/>
      </w:r>
    </w:p>
    <w:sectPr w:rsidR="00A140D4" w:rsidRPr="009E317F" w:rsidSect="001C076E">
      <w:pgSz w:w="11906" w:h="16838" w:code="9"/>
      <w:pgMar w:top="1440" w:right="1440" w:bottom="1440" w:left="1440" w:header="426" w:footer="573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688A870" w14:textId="77777777" w:rsidR="004567FA" w:rsidRDefault="004567FA" w:rsidP="00A463AA">
      <w:r>
        <w:separator/>
      </w:r>
    </w:p>
  </w:endnote>
  <w:endnote w:type="continuationSeparator" w:id="0">
    <w:p w14:paraId="4688A871" w14:textId="77777777" w:rsidR="004567FA" w:rsidRDefault="004567FA" w:rsidP="00A463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G Times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688A86E" w14:textId="77777777" w:rsidR="004567FA" w:rsidRDefault="004567FA" w:rsidP="00A463AA">
      <w:r>
        <w:separator/>
      </w:r>
    </w:p>
  </w:footnote>
  <w:footnote w:type="continuationSeparator" w:id="0">
    <w:p w14:paraId="4688A86F" w14:textId="77777777" w:rsidR="004567FA" w:rsidRDefault="004567FA" w:rsidP="00A463A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688A881" w14:textId="77777777" w:rsidR="004567FA" w:rsidRDefault="004567FA" w:rsidP="00B93554">
    <w:pPr>
      <w:pStyle w:val="Header"/>
      <w:tabs>
        <w:tab w:val="clear" w:pos="4513"/>
        <w:tab w:val="clear" w:pos="9026"/>
        <w:tab w:val="left" w:pos="7133"/>
        <w:tab w:val="left" w:pos="7466"/>
        <w:tab w:val="left" w:pos="7724"/>
      </w:tabs>
      <w:ind w:left="-504"/>
      <w:jc w:val="right"/>
      <w:rPr>
        <w:noProof/>
      </w:rPr>
    </w:pPr>
  </w:p>
  <w:p w14:paraId="4688A882" w14:textId="1C9ED131" w:rsidR="004567FA" w:rsidRPr="001C076E" w:rsidRDefault="001C076E" w:rsidP="00B93554">
    <w:pPr>
      <w:pStyle w:val="LTU-Header-DivisionSchoolResearchCentre"/>
      <w:rPr>
        <w:color w:val="000000" w:themeColor="text1"/>
        <w:sz w:val="22"/>
        <w:szCs w:val="22"/>
      </w:rPr>
    </w:pPr>
    <w:r w:rsidRPr="001C076E">
      <w:rPr>
        <w:color w:val="000000" w:themeColor="text1"/>
        <w:sz w:val="22"/>
        <w:szCs w:val="22"/>
      </w:rPr>
      <w:t>Reach Out And Recover</w:t>
    </w:r>
  </w:p>
  <w:p w14:paraId="4688A883" w14:textId="77777777" w:rsidR="004567FA" w:rsidRPr="005A225A" w:rsidRDefault="004567FA" w:rsidP="00B9355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373041"/>
    <w:multiLevelType w:val="hybridMultilevel"/>
    <w:tmpl w:val="1336654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2C4256"/>
    <w:multiLevelType w:val="hybridMultilevel"/>
    <w:tmpl w:val="42146938"/>
    <w:lvl w:ilvl="0" w:tplc="BB089F12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403F96"/>
    <w:multiLevelType w:val="hybridMultilevel"/>
    <w:tmpl w:val="ED4C1F9C"/>
    <w:lvl w:ilvl="0" w:tplc="17102D74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321036D"/>
    <w:multiLevelType w:val="hybridMultilevel"/>
    <w:tmpl w:val="354AA45C"/>
    <w:lvl w:ilvl="0" w:tplc="0C090017">
      <w:start w:val="1"/>
      <w:numFmt w:val="lowerLetter"/>
      <w:lvlText w:val="%1)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583B092E"/>
    <w:multiLevelType w:val="hybridMultilevel"/>
    <w:tmpl w:val="CCB6D9D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BA2DE7"/>
    <w:multiLevelType w:val="hybridMultilevel"/>
    <w:tmpl w:val="719000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ED2646"/>
    <w:multiLevelType w:val="hybridMultilevel"/>
    <w:tmpl w:val="78F4A032"/>
    <w:lvl w:ilvl="0" w:tplc="9BC0C2A2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E035650"/>
    <w:multiLevelType w:val="hybridMultilevel"/>
    <w:tmpl w:val="6C2A0C04"/>
    <w:lvl w:ilvl="0" w:tplc="0C090017">
      <w:start w:val="1"/>
      <w:numFmt w:val="lowerLetter"/>
      <w:lvlText w:val="%1)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6016050E"/>
    <w:multiLevelType w:val="multilevel"/>
    <w:tmpl w:val="489631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EFA3B9D"/>
    <w:multiLevelType w:val="hybridMultilevel"/>
    <w:tmpl w:val="BC92BCF4"/>
    <w:lvl w:ilvl="0" w:tplc="91C6EC16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78441601"/>
    <w:multiLevelType w:val="hybridMultilevel"/>
    <w:tmpl w:val="EEB4F1F0"/>
    <w:lvl w:ilvl="0" w:tplc="379A6608">
      <w:start w:val="1"/>
      <w:numFmt w:val="decimal"/>
      <w:lvlText w:val="%1."/>
      <w:lvlJc w:val="left"/>
      <w:pPr>
        <w:ind w:left="360" w:hanging="360"/>
      </w:pPr>
      <w:rPr>
        <w:color w:val="000000"/>
      </w:rPr>
    </w:lvl>
    <w:lvl w:ilvl="1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784550B0"/>
    <w:multiLevelType w:val="hybridMultilevel"/>
    <w:tmpl w:val="702601A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DB43666"/>
    <w:multiLevelType w:val="hybridMultilevel"/>
    <w:tmpl w:val="C624E6A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C829DF"/>
    <w:multiLevelType w:val="hybridMultilevel"/>
    <w:tmpl w:val="789ECDA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F2865DA"/>
    <w:multiLevelType w:val="hybridMultilevel"/>
    <w:tmpl w:val="4CAE1FCE"/>
    <w:lvl w:ilvl="0" w:tplc="71F42A18">
      <w:start w:val="1"/>
      <w:numFmt w:val="decimal"/>
      <w:lvlText w:val="%1."/>
      <w:lvlJc w:val="left"/>
      <w:pPr>
        <w:ind w:left="360" w:hanging="360"/>
      </w:pPr>
      <w:rPr>
        <w:b/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7FB7563C"/>
    <w:multiLevelType w:val="hybridMultilevel"/>
    <w:tmpl w:val="CC046B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3"/>
  </w:num>
  <w:num w:numId="4">
    <w:abstractNumId w:val="6"/>
  </w:num>
  <w:num w:numId="5">
    <w:abstractNumId w:val="12"/>
  </w:num>
  <w:num w:numId="6">
    <w:abstractNumId w:val="8"/>
  </w:num>
  <w:num w:numId="7">
    <w:abstractNumId w:val="7"/>
  </w:num>
  <w:num w:numId="8">
    <w:abstractNumId w:val="14"/>
  </w:num>
  <w:num w:numId="9">
    <w:abstractNumId w:val="4"/>
  </w:num>
  <w:num w:numId="10">
    <w:abstractNumId w:val="1"/>
  </w:num>
  <w:num w:numId="11">
    <w:abstractNumId w:val="10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2">
    <w:abstractNumId w:val="10"/>
  </w:num>
  <w:num w:numId="13">
    <w:abstractNumId w:val="13"/>
  </w:num>
  <w:num w:numId="14">
    <w:abstractNumId w:val="11"/>
  </w:num>
  <w:num w:numId="15">
    <w:abstractNumId w:val="0"/>
  </w:num>
  <w:num w:numId="16">
    <w:abstractNumId w:val="15"/>
  </w:num>
  <w:num w:numId="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G Time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tvafpv9apdw0erppyxpft3dvpfxff5aaev&quot;&gt;Sian&amp;apos;s Endnote All References-Saved&lt;record-ids&gt;&lt;item&gt;107&lt;/item&gt;&lt;item&gt;131&lt;/item&gt;&lt;item&gt;890&lt;/item&gt;&lt;item&gt;2654&lt;/item&gt;&lt;item&gt;3299&lt;/item&gt;&lt;item&gt;4415&lt;/item&gt;&lt;item&gt;5008&lt;/item&gt;&lt;item&gt;5825&lt;/item&gt;&lt;item&gt;5865&lt;/item&gt;&lt;item&gt;6532&lt;/item&gt;&lt;item&gt;6562&lt;/item&gt;&lt;item&gt;7876&lt;/item&gt;&lt;item&gt;7878&lt;/item&gt;&lt;item&gt;7879&lt;/item&gt;&lt;item&gt;7881&lt;/item&gt;&lt;item&gt;7883&lt;/item&gt;&lt;item&gt;7886&lt;/item&gt;&lt;item&gt;7888&lt;/item&gt;&lt;item&gt;7890&lt;/item&gt;&lt;/record-ids&gt;&lt;/item&gt;&lt;/Libraries&gt;"/>
  </w:docVars>
  <w:rsids>
    <w:rsidRoot w:val="00933935"/>
    <w:rsid w:val="0000383B"/>
    <w:rsid w:val="00030979"/>
    <w:rsid w:val="000435A9"/>
    <w:rsid w:val="00056AB6"/>
    <w:rsid w:val="00060421"/>
    <w:rsid w:val="000700F7"/>
    <w:rsid w:val="000C4D60"/>
    <w:rsid w:val="000E121C"/>
    <w:rsid w:val="00103ACF"/>
    <w:rsid w:val="001070B6"/>
    <w:rsid w:val="0011168D"/>
    <w:rsid w:val="00150300"/>
    <w:rsid w:val="00155344"/>
    <w:rsid w:val="001679A4"/>
    <w:rsid w:val="00173D26"/>
    <w:rsid w:val="00175684"/>
    <w:rsid w:val="001A1D04"/>
    <w:rsid w:val="001B721D"/>
    <w:rsid w:val="001C076E"/>
    <w:rsid w:val="001F443D"/>
    <w:rsid w:val="00220B74"/>
    <w:rsid w:val="00234B96"/>
    <w:rsid w:val="00244511"/>
    <w:rsid w:val="00245AD8"/>
    <w:rsid w:val="00287FBF"/>
    <w:rsid w:val="002B2BFB"/>
    <w:rsid w:val="002C49CD"/>
    <w:rsid w:val="002D69D4"/>
    <w:rsid w:val="002F3478"/>
    <w:rsid w:val="00337BEB"/>
    <w:rsid w:val="0037393E"/>
    <w:rsid w:val="00390ED8"/>
    <w:rsid w:val="003A2575"/>
    <w:rsid w:val="003A58D9"/>
    <w:rsid w:val="00412E51"/>
    <w:rsid w:val="00454667"/>
    <w:rsid w:val="004567FA"/>
    <w:rsid w:val="00457E14"/>
    <w:rsid w:val="00492290"/>
    <w:rsid w:val="004A33A7"/>
    <w:rsid w:val="004E2928"/>
    <w:rsid w:val="004E6717"/>
    <w:rsid w:val="00503AC5"/>
    <w:rsid w:val="005138B5"/>
    <w:rsid w:val="005343AC"/>
    <w:rsid w:val="00545F09"/>
    <w:rsid w:val="00571905"/>
    <w:rsid w:val="00573608"/>
    <w:rsid w:val="005B7DE2"/>
    <w:rsid w:val="005F545F"/>
    <w:rsid w:val="006005BD"/>
    <w:rsid w:val="00616222"/>
    <w:rsid w:val="00630F0A"/>
    <w:rsid w:val="006755A1"/>
    <w:rsid w:val="006806C2"/>
    <w:rsid w:val="00697907"/>
    <w:rsid w:val="006E550E"/>
    <w:rsid w:val="006F0227"/>
    <w:rsid w:val="006F64D1"/>
    <w:rsid w:val="007309CA"/>
    <w:rsid w:val="00733CE8"/>
    <w:rsid w:val="00737046"/>
    <w:rsid w:val="0074299A"/>
    <w:rsid w:val="00791706"/>
    <w:rsid w:val="00795ED0"/>
    <w:rsid w:val="007D2D2B"/>
    <w:rsid w:val="007E7E58"/>
    <w:rsid w:val="00835070"/>
    <w:rsid w:val="0088136B"/>
    <w:rsid w:val="0088504B"/>
    <w:rsid w:val="008A3A68"/>
    <w:rsid w:val="008B28FA"/>
    <w:rsid w:val="008D2A20"/>
    <w:rsid w:val="008F35CC"/>
    <w:rsid w:val="00920806"/>
    <w:rsid w:val="00933935"/>
    <w:rsid w:val="00934259"/>
    <w:rsid w:val="00974F2A"/>
    <w:rsid w:val="009E317F"/>
    <w:rsid w:val="009F6C05"/>
    <w:rsid w:val="009F6E23"/>
    <w:rsid w:val="009F75F9"/>
    <w:rsid w:val="00A077CB"/>
    <w:rsid w:val="00A140D4"/>
    <w:rsid w:val="00A2609A"/>
    <w:rsid w:val="00A463AA"/>
    <w:rsid w:val="00AB35E4"/>
    <w:rsid w:val="00AE0ECD"/>
    <w:rsid w:val="00AE3C18"/>
    <w:rsid w:val="00B33286"/>
    <w:rsid w:val="00B808FF"/>
    <w:rsid w:val="00B93554"/>
    <w:rsid w:val="00BC5D8F"/>
    <w:rsid w:val="00BF1143"/>
    <w:rsid w:val="00C7064D"/>
    <w:rsid w:val="00C76761"/>
    <w:rsid w:val="00C96331"/>
    <w:rsid w:val="00CA4894"/>
    <w:rsid w:val="00CE0CB0"/>
    <w:rsid w:val="00D0637E"/>
    <w:rsid w:val="00D06E3A"/>
    <w:rsid w:val="00D103B1"/>
    <w:rsid w:val="00D23489"/>
    <w:rsid w:val="00DC104D"/>
    <w:rsid w:val="00DC41EC"/>
    <w:rsid w:val="00DD0830"/>
    <w:rsid w:val="00E1683D"/>
    <w:rsid w:val="00E36038"/>
    <w:rsid w:val="00E40CA1"/>
    <w:rsid w:val="00EA13ED"/>
    <w:rsid w:val="00EA62CC"/>
    <w:rsid w:val="00EE0C7B"/>
    <w:rsid w:val="00EF6B75"/>
    <w:rsid w:val="00F35D55"/>
    <w:rsid w:val="00F77C0C"/>
    <w:rsid w:val="00FC15ED"/>
    <w:rsid w:val="00FE46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88A3AA"/>
  <w15:docId w15:val="{4E8F03D3-589D-42CB-9DCD-3FCE348A41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6AB6"/>
    <w:pPr>
      <w:widowControl w:val="0"/>
      <w:autoSpaceDE w:val="0"/>
      <w:autoSpaceDN w:val="0"/>
      <w:spacing w:after="0" w:line="240" w:lineRule="auto"/>
    </w:pPr>
    <w:rPr>
      <w:rFonts w:ascii="CG Times" w:eastAsia="Times New Roman" w:hAnsi="CG Times" w:cs="CG Times"/>
      <w:sz w:val="24"/>
      <w:szCs w:val="24"/>
      <w:lang w:val="en-US" w:eastAsia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7BEB"/>
    <w:pPr>
      <w:outlineLvl w:val="0"/>
    </w:pPr>
    <w:rPr>
      <w:rFonts w:asciiTheme="minorHAnsi" w:hAnsiTheme="minorHAnsi"/>
      <w:b/>
      <w:sz w:val="22"/>
      <w:szCs w:val="22"/>
    </w:rPr>
  </w:style>
  <w:style w:type="paragraph" w:styleId="Heading2">
    <w:name w:val="heading 2"/>
    <w:basedOn w:val="Normal"/>
    <w:next w:val="Normal"/>
    <w:link w:val="Heading2Char"/>
    <w:qFormat/>
    <w:rsid w:val="00DD0830"/>
    <w:pPr>
      <w:keepNext/>
      <w:widowControl/>
      <w:outlineLvl w:val="1"/>
    </w:pPr>
    <w:rPr>
      <w:b/>
      <w:bCs/>
      <w:sz w:val="22"/>
      <w:szCs w:val="22"/>
      <w:lang w:val="en-AU"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140D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DD0830"/>
    <w:rPr>
      <w:rFonts w:ascii="CG Times" w:eastAsia="Times New Roman" w:hAnsi="CG Times" w:cs="CG Times"/>
      <w:b/>
      <w:bCs/>
    </w:rPr>
  </w:style>
  <w:style w:type="paragraph" w:styleId="Footer">
    <w:name w:val="footer"/>
    <w:basedOn w:val="Normal"/>
    <w:link w:val="FooterChar"/>
    <w:uiPriority w:val="99"/>
    <w:rsid w:val="00933935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33935"/>
    <w:rPr>
      <w:rFonts w:ascii="CG Times" w:eastAsia="Times New Roman" w:hAnsi="CG Times" w:cs="CG Times"/>
      <w:sz w:val="24"/>
      <w:szCs w:val="24"/>
      <w:lang w:val="en-US" w:eastAsia="en-AU"/>
    </w:rPr>
  </w:style>
  <w:style w:type="table" w:styleId="TableGrid">
    <w:name w:val="Table Grid"/>
    <w:basedOn w:val="TableNormal"/>
    <w:uiPriority w:val="59"/>
    <w:rsid w:val="00933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33935"/>
    <w:rPr>
      <w:color w:val="0563C1" w:themeColor="hyperlink"/>
      <w:u w:val="single"/>
    </w:rPr>
  </w:style>
  <w:style w:type="paragraph" w:styleId="BodyText2">
    <w:name w:val="Body Text 2"/>
    <w:basedOn w:val="Normal"/>
    <w:link w:val="BodyText2Char"/>
    <w:rsid w:val="00DD0830"/>
    <w:pPr>
      <w:widowControl/>
      <w:tabs>
        <w:tab w:val="left" w:pos="567"/>
        <w:tab w:val="left" w:pos="1134"/>
        <w:tab w:val="left" w:pos="5529"/>
        <w:tab w:val="left" w:pos="6096"/>
      </w:tabs>
      <w:ind w:left="567"/>
    </w:pPr>
    <w:rPr>
      <w:b/>
      <w:bCs/>
      <w:sz w:val="22"/>
      <w:szCs w:val="22"/>
      <w:lang w:val="en-AU" w:eastAsia="en-US"/>
    </w:rPr>
  </w:style>
  <w:style w:type="character" w:customStyle="1" w:styleId="BodyText2Char">
    <w:name w:val="Body Text 2 Char"/>
    <w:basedOn w:val="DefaultParagraphFont"/>
    <w:link w:val="BodyText2"/>
    <w:rsid w:val="00DD0830"/>
    <w:rPr>
      <w:rFonts w:ascii="CG Times" w:eastAsia="Times New Roman" w:hAnsi="CG Times" w:cs="CG Times"/>
      <w:b/>
      <w:bCs/>
    </w:rPr>
  </w:style>
  <w:style w:type="paragraph" w:customStyle="1" w:styleId="Default">
    <w:name w:val="Default"/>
    <w:rsid w:val="00DD0830"/>
    <w:pPr>
      <w:autoSpaceDE w:val="0"/>
      <w:autoSpaceDN w:val="0"/>
      <w:adjustRightInd w:val="0"/>
      <w:spacing w:after="0" w:line="240" w:lineRule="auto"/>
    </w:pPr>
    <w:rPr>
      <w:rFonts w:ascii="Book Antiqua" w:eastAsia="Times New Roman" w:hAnsi="Book Antiqua" w:cs="Book Antiqua"/>
      <w:color w:val="000000"/>
      <w:sz w:val="24"/>
      <w:szCs w:val="24"/>
      <w:lang w:eastAsia="en-AU"/>
    </w:rPr>
  </w:style>
  <w:style w:type="paragraph" w:styleId="ListParagraph">
    <w:name w:val="List Paragraph"/>
    <w:basedOn w:val="Normal"/>
    <w:uiPriority w:val="34"/>
    <w:qFormat/>
    <w:rsid w:val="00DD0830"/>
    <w:pPr>
      <w:ind w:left="720"/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DD0830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DD0830"/>
    <w:rPr>
      <w:rFonts w:ascii="CG Times" w:eastAsia="Times New Roman" w:hAnsi="CG Times" w:cs="CG Times"/>
      <w:sz w:val="24"/>
      <w:szCs w:val="24"/>
      <w:lang w:val="en-US" w:eastAsia="en-AU"/>
    </w:rPr>
  </w:style>
  <w:style w:type="character" w:styleId="PlaceholderText">
    <w:name w:val="Placeholder Text"/>
    <w:basedOn w:val="DefaultParagraphFont"/>
    <w:uiPriority w:val="99"/>
    <w:rsid w:val="00BF1143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463A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463AA"/>
    <w:rPr>
      <w:rFonts w:ascii="CG Times" w:eastAsia="Times New Roman" w:hAnsi="CG Times" w:cs="CG Times"/>
      <w:sz w:val="24"/>
      <w:szCs w:val="24"/>
      <w:lang w:val="en-US" w:eastAsia="en-AU"/>
    </w:rPr>
  </w:style>
  <w:style w:type="table" w:customStyle="1" w:styleId="TableGrid1">
    <w:name w:val="Table Grid1"/>
    <w:basedOn w:val="TableNormal"/>
    <w:next w:val="TableGrid"/>
    <w:uiPriority w:val="59"/>
    <w:rsid w:val="00EA62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30F0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0F0A"/>
    <w:rPr>
      <w:rFonts w:ascii="Tahoma" w:eastAsia="Times New Roman" w:hAnsi="Tahoma" w:cs="Tahoma"/>
      <w:sz w:val="16"/>
      <w:szCs w:val="16"/>
      <w:lang w:val="en-US" w:eastAsia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0C4D60"/>
    <w:rPr>
      <w:color w:val="954F72" w:themeColor="followedHyperlink"/>
      <w:u w:val="single"/>
    </w:rPr>
  </w:style>
  <w:style w:type="paragraph" w:customStyle="1" w:styleId="LTU-RecipientsNameandAddressDetails">
    <w:name w:val="LTU - Recipient's Name and Address Details"/>
    <w:basedOn w:val="Normal"/>
    <w:qFormat/>
    <w:rsid w:val="00A2609A"/>
    <w:pPr>
      <w:suppressAutoHyphens/>
      <w:adjustRightInd w:val="0"/>
      <w:textAlignment w:val="center"/>
    </w:pPr>
    <w:rPr>
      <w:rFonts w:ascii="Calibri" w:eastAsiaTheme="minorEastAsia" w:hAnsi="Calibri" w:cs="Calibri"/>
      <w:color w:val="000000"/>
      <w:sz w:val="20"/>
      <w:szCs w:val="20"/>
      <w:lang w:val="en-GB"/>
    </w:rPr>
  </w:style>
  <w:style w:type="paragraph" w:customStyle="1" w:styleId="LTU-Header-DivisionSchoolResearchCentre">
    <w:name w:val="LTU - Header - Division / School / Research Centre"/>
    <w:basedOn w:val="Header"/>
    <w:qFormat/>
    <w:rsid w:val="00A2609A"/>
    <w:pPr>
      <w:widowControl/>
      <w:tabs>
        <w:tab w:val="clear" w:pos="4513"/>
        <w:tab w:val="clear" w:pos="9026"/>
      </w:tabs>
      <w:autoSpaceDE/>
      <w:autoSpaceDN/>
    </w:pPr>
    <w:rPr>
      <w:rFonts w:ascii="Calibri" w:eastAsiaTheme="minorHAnsi" w:hAnsi="Calibri" w:cstheme="minorBidi"/>
      <w:color w:val="696766"/>
      <w:sz w:val="18"/>
      <w:szCs w:val="18"/>
      <w:lang w:val="en-AU" w:eastAsia="en-US"/>
    </w:rPr>
  </w:style>
  <w:style w:type="paragraph" w:customStyle="1" w:styleId="LTU-Header-FacultyDivision">
    <w:name w:val="LTU - Header - Faculty / Division"/>
    <w:basedOn w:val="LTU-Header-DivisionSchoolResearchCentre"/>
    <w:next w:val="LTU-Header-DivisionSchoolResearchCentre"/>
    <w:qFormat/>
    <w:rsid w:val="00A2609A"/>
    <w:pPr>
      <w:spacing w:before="70"/>
    </w:pPr>
    <w:rPr>
      <w:caps/>
      <w:color w:val="5F5F5F"/>
    </w:rPr>
  </w:style>
  <w:style w:type="paragraph" w:customStyle="1" w:styleId="LTU-FooterABN">
    <w:name w:val="LTU - Footer (ABN"/>
    <w:aliases w:val="CRICOS,etc.)"/>
    <w:basedOn w:val="Normal"/>
    <w:uiPriority w:val="99"/>
    <w:qFormat/>
    <w:rsid w:val="00A2609A"/>
    <w:pPr>
      <w:widowControl/>
      <w:pBdr>
        <w:left w:val="single" w:sz="2" w:space="4" w:color="5F5F5F"/>
      </w:pBdr>
      <w:tabs>
        <w:tab w:val="left" w:pos="142"/>
      </w:tabs>
      <w:autoSpaceDE/>
      <w:autoSpaceDN/>
    </w:pPr>
    <w:rPr>
      <w:rFonts w:asciiTheme="minorHAnsi" w:eastAsiaTheme="minorHAnsi" w:hAnsiTheme="minorHAnsi" w:cstheme="minorBidi"/>
      <w:color w:val="696766"/>
      <w:sz w:val="12"/>
      <w:szCs w:val="12"/>
      <w:lang w:val="en-AU" w:eastAsia="en-US"/>
    </w:rPr>
  </w:style>
  <w:style w:type="paragraph" w:customStyle="1" w:styleId="LTU-Footer-Page">
    <w:name w:val="LTU - Footer - Page #"/>
    <w:basedOn w:val="Footer"/>
    <w:uiPriority w:val="99"/>
    <w:qFormat/>
    <w:rsid w:val="00A2609A"/>
    <w:pPr>
      <w:widowControl/>
      <w:tabs>
        <w:tab w:val="clear" w:pos="4153"/>
        <w:tab w:val="clear" w:pos="8306"/>
        <w:tab w:val="center" w:pos="4513"/>
        <w:tab w:val="right" w:pos="9026"/>
      </w:tabs>
      <w:autoSpaceDE/>
      <w:autoSpaceDN/>
      <w:jc w:val="right"/>
    </w:pPr>
    <w:rPr>
      <w:rFonts w:ascii="Calibri" w:eastAsiaTheme="minorHAnsi" w:hAnsi="Calibri" w:cstheme="minorBidi"/>
      <w:bCs/>
      <w:color w:val="696766"/>
      <w:sz w:val="18"/>
      <w:szCs w:val="18"/>
      <w:lang w:val="en-AU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337BEB"/>
    <w:rPr>
      <w:rFonts w:eastAsia="Times New Roman" w:cs="CG Times"/>
      <w:b/>
      <w:lang w:val="en-US" w:eastAsia="en-A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140D4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9F75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75F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75F9"/>
    <w:rPr>
      <w:rFonts w:ascii="CG Times" w:eastAsia="Times New Roman" w:hAnsi="CG Times" w:cs="CG Times"/>
      <w:sz w:val="20"/>
      <w:szCs w:val="20"/>
      <w:lang w:val="en-US"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75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75F9"/>
    <w:rPr>
      <w:rFonts w:ascii="CG Times" w:eastAsia="Times New Roman" w:hAnsi="CG Times" w:cs="CG Times"/>
      <w:b/>
      <w:bCs/>
      <w:sz w:val="20"/>
      <w:szCs w:val="20"/>
      <w:lang w:val="en-US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337BEB"/>
    <w:pPr>
      <w:jc w:val="center"/>
    </w:pPr>
    <w:rPr>
      <w:noProof/>
      <w:sz w:val="22"/>
      <w:lang w:val="en-AU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7BEB"/>
    <w:rPr>
      <w:rFonts w:ascii="CG Times" w:eastAsia="Times New Roman" w:hAnsi="CG Times" w:cs="CG Times"/>
      <w:noProof/>
      <w:szCs w:val="24"/>
      <w:lang w:eastAsia="en-AU"/>
    </w:rPr>
  </w:style>
  <w:style w:type="paragraph" w:customStyle="1" w:styleId="EndNoteBibliography">
    <w:name w:val="EndNote Bibliography"/>
    <w:basedOn w:val="Normal"/>
    <w:link w:val="EndNoteBibliographyChar"/>
    <w:rsid w:val="00337BEB"/>
    <w:pPr>
      <w:jc w:val="center"/>
    </w:pPr>
    <w:rPr>
      <w:noProof/>
      <w:sz w:val="22"/>
      <w:lang w:val="en-AU"/>
    </w:rPr>
  </w:style>
  <w:style w:type="character" w:customStyle="1" w:styleId="EndNoteBibliographyChar">
    <w:name w:val="EndNote Bibliography Char"/>
    <w:basedOn w:val="DefaultParagraphFont"/>
    <w:link w:val="EndNoteBibliography"/>
    <w:rsid w:val="00337BEB"/>
    <w:rPr>
      <w:rFonts w:ascii="CG Times" w:eastAsia="Times New Roman" w:hAnsi="CG Times" w:cs="CG Times"/>
      <w:noProof/>
      <w:szCs w:val="24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565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49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5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5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418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457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1272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7515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623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F49409-3647-46A9-876E-6D1C3158E0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9</Pages>
  <Words>5355</Words>
  <Characters>30526</Characters>
  <Application>Microsoft Office Word</Application>
  <DocSecurity>0</DocSecurity>
  <Lines>254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a Trobe University</Company>
  <LinksUpToDate>false</LinksUpToDate>
  <CharactersWithSpaces>35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 Paradowski</dc:creator>
  <cp:lastModifiedBy>Siân McLean</cp:lastModifiedBy>
  <cp:revision>3</cp:revision>
  <cp:lastPrinted>2016-12-21T05:30:00Z</cp:lastPrinted>
  <dcterms:created xsi:type="dcterms:W3CDTF">2019-04-12T05:06:00Z</dcterms:created>
  <dcterms:modified xsi:type="dcterms:W3CDTF">2019-04-12T05:11:00Z</dcterms:modified>
</cp:coreProperties>
</file>